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33B1DE5" w14:textId="01DF0E5E" w:rsidR="00444A8C" w:rsidRDefault="005B2B01" w:rsidP="007D6467">
      <w:pPr>
        <w:spacing w:line="480" w:lineRule="auto"/>
      </w:pPr>
      <w:r>
        <w:t xml:space="preserve">Title: </w:t>
      </w:r>
      <w:r w:rsidR="00E4737A">
        <w:t>N</w:t>
      </w:r>
      <w:r>
        <w:t xml:space="preserve">on-pharmaceutical </w:t>
      </w:r>
      <w:r w:rsidR="00802E81">
        <w:t>i</w:t>
      </w:r>
      <w:r>
        <w:t>nterventions</w:t>
      </w:r>
      <w:r w:rsidR="00E4737A">
        <w:t xml:space="preserve"> for COVID-19</w:t>
      </w:r>
      <w:r>
        <w:t xml:space="preserve"> </w:t>
      </w:r>
      <w:r w:rsidR="00871ADA">
        <w:t>transiently</w:t>
      </w:r>
      <w:r>
        <w:t xml:space="preserve"> </w:t>
      </w:r>
      <w:r w:rsidR="00802E81">
        <w:t>r</w:t>
      </w:r>
      <w:r>
        <w:t xml:space="preserve">educed pneumococcal </w:t>
      </w:r>
      <w:r w:rsidR="00871ADA">
        <w:t xml:space="preserve">and </w:t>
      </w:r>
      <w:r w:rsidR="00871ADA" w:rsidRPr="00871ADA">
        <w:rPr>
          <w:i/>
          <w:iCs/>
        </w:rPr>
        <w:t>Haemophilus influenzae</w:t>
      </w:r>
      <w:r w:rsidR="00871ADA">
        <w:t xml:space="preserve"> </w:t>
      </w:r>
      <w:r>
        <w:t>carriage in</w:t>
      </w:r>
      <w:r w:rsidR="00802E81">
        <w:t xml:space="preserve"> a cross-sectional paediatric cohort in Southampton, UK</w:t>
      </w:r>
    </w:p>
    <w:p w14:paraId="67ADA5BC" w14:textId="77777777" w:rsidR="00B22977" w:rsidRDefault="00B22977" w:rsidP="007D6467">
      <w:pPr>
        <w:spacing w:line="480" w:lineRule="auto"/>
      </w:pPr>
    </w:p>
    <w:p w14:paraId="5254739B" w14:textId="6B205C77" w:rsidR="00A615BD" w:rsidRPr="001C4548" w:rsidRDefault="00B22977" w:rsidP="007D6467">
      <w:pPr>
        <w:spacing w:line="480" w:lineRule="auto"/>
        <w:rPr>
          <w:vertAlign w:val="subscript"/>
        </w:rPr>
      </w:pPr>
      <w:r w:rsidRPr="00B22977">
        <w:t xml:space="preserve">Authors: </w:t>
      </w:r>
      <w:r w:rsidR="00A615BD" w:rsidRPr="00C550ED">
        <w:t>David W. Cleary</w:t>
      </w:r>
      <w:r w:rsidR="00A615BD" w:rsidRPr="00C550ED">
        <w:rPr>
          <w:vertAlign w:val="superscript"/>
        </w:rPr>
        <w:t>1</w:t>
      </w:r>
      <w:r w:rsidR="00A615BD" w:rsidRPr="00A615BD">
        <w:t>, James Campling</w:t>
      </w:r>
      <w:r w:rsidR="00572CEF">
        <w:rPr>
          <w:vertAlign w:val="superscript"/>
        </w:rPr>
        <w:t>2</w:t>
      </w:r>
      <w:r w:rsidR="00A615BD" w:rsidRPr="00A615BD">
        <w:t>, Maria Lahuerta</w:t>
      </w:r>
      <w:r w:rsidR="00572CEF">
        <w:rPr>
          <w:vertAlign w:val="superscript"/>
        </w:rPr>
        <w:t>3</w:t>
      </w:r>
      <w:r w:rsidR="00A615BD" w:rsidRPr="00A615BD">
        <w:t>, Kyla Hayford</w:t>
      </w:r>
      <w:r w:rsidR="00572CEF">
        <w:rPr>
          <w:vertAlign w:val="superscript"/>
        </w:rPr>
        <w:t>3</w:t>
      </w:r>
      <w:r w:rsidR="00A615BD" w:rsidRPr="00A615BD">
        <w:t>, Jo Southern</w:t>
      </w:r>
      <w:r w:rsidR="00B173D2">
        <w:rPr>
          <w:vertAlign w:val="superscript"/>
        </w:rPr>
        <w:t>4</w:t>
      </w:r>
      <w:r w:rsidR="00A615BD" w:rsidRPr="00A615BD">
        <w:t>, Bradford D. Gessner</w:t>
      </w:r>
      <w:r w:rsidR="00572CEF">
        <w:rPr>
          <w:vertAlign w:val="superscript"/>
        </w:rPr>
        <w:t>3</w:t>
      </w:r>
      <w:r w:rsidR="00A615BD" w:rsidRPr="00A615BD">
        <w:t xml:space="preserve">, </w:t>
      </w:r>
      <w:r w:rsidR="001C4548" w:rsidRPr="00C871CF">
        <w:t>Stephanie W Lo</w:t>
      </w:r>
      <w:r w:rsidR="00B173D2">
        <w:rPr>
          <w:vertAlign w:val="superscript"/>
        </w:rPr>
        <w:t>5</w:t>
      </w:r>
      <w:r w:rsidR="001C4548" w:rsidRPr="001C4548">
        <w:rPr>
          <w:vertAlign w:val="subscript"/>
        </w:rPr>
        <w:t xml:space="preserve">, </w:t>
      </w:r>
      <w:r w:rsidR="00A615BD" w:rsidRPr="00A615BD">
        <w:t>Stephen D. Bentley</w:t>
      </w:r>
      <w:r w:rsidR="00B173D2">
        <w:rPr>
          <w:vertAlign w:val="superscript"/>
        </w:rPr>
        <w:t>5</w:t>
      </w:r>
      <w:r w:rsidR="00A615BD" w:rsidRPr="00A615BD">
        <w:t>, Saul N. Faust</w:t>
      </w:r>
      <w:r w:rsidR="00A615BD" w:rsidRPr="00A615BD">
        <w:rPr>
          <w:vertAlign w:val="superscript"/>
        </w:rPr>
        <w:t>6, 7</w:t>
      </w:r>
      <w:r w:rsidR="00B173D2">
        <w:rPr>
          <w:vertAlign w:val="superscript"/>
        </w:rPr>
        <w:t>, 8</w:t>
      </w:r>
      <w:r w:rsidR="00A615BD" w:rsidRPr="00A615BD">
        <w:t xml:space="preserve"> and Stuart C. Clarke</w:t>
      </w:r>
      <w:r w:rsidR="000A06FB">
        <w:t>*</w:t>
      </w:r>
      <w:r w:rsidR="00A615BD" w:rsidRPr="00A615BD">
        <w:rPr>
          <w:vertAlign w:val="superscript"/>
        </w:rPr>
        <w:t xml:space="preserve"> 6, </w:t>
      </w:r>
      <w:r w:rsidR="004D7ED4">
        <w:rPr>
          <w:vertAlign w:val="superscript"/>
        </w:rPr>
        <w:t>7, 9</w:t>
      </w:r>
    </w:p>
    <w:p w14:paraId="1D1B26EB" w14:textId="0CE3E604" w:rsidR="00B22977" w:rsidRPr="00B22977" w:rsidRDefault="00B22977" w:rsidP="007D6467">
      <w:pPr>
        <w:spacing w:line="480" w:lineRule="auto"/>
        <w:rPr>
          <w:vertAlign w:val="superscript"/>
        </w:rPr>
      </w:pPr>
    </w:p>
    <w:p w14:paraId="74ABC0EF" w14:textId="7F9F3ED2" w:rsidR="00C550ED" w:rsidRDefault="00C550ED" w:rsidP="007D6467">
      <w:pPr>
        <w:numPr>
          <w:ilvl w:val="0"/>
          <w:numId w:val="1"/>
        </w:numPr>
        <w:spacing w:line="480" w:lineRule="auto"/>
      </w:pPr>
      <w:r w:rsidRPr="00C550ED">
        <w:t xml:space="preserve">Institute of Microbiology and Infection, College of Medical and Dental Sciences, University of Birmingham, UK, </w:t>
      </w:r>
    </w:p>
    <w:p w14:paraId="25602139" w14:textId="338EF66C" w:rsidR="00C550ED" w:rsidRDefault="00C550ED" w:rsidP="00871ADA">
      <w:pPr>
        <w:numPr>
          <w:ilvl w:val="0"/>
          <w:numId w:val="1"/>
        </w:numPr>
        <w:spacing w:line="480" w:lineRule="auto"/>
      </w:pPr>
      <w:r w:rsidRPr="00C550ED">
        <w:t xml:space="preserve">Vaccines Medical Affairs, Pfizer Ltd, Tadworth, UK. </w:t>
      </w:r>
    </w:p>
    <w:p w14:paraId="586200CD" w14:textId="2A6BD1B8" w:rsidR="00C550ED" w:rsidRDefault="00463F64" w:rsidP="00871ADA">
      <w:pPr>
        <w:numPr>
          <w:ilvl w:val="0"/>
          <w:numId w:val="1"/>
        </w:numPr>
        <w:spacing w:line="480" w:lineRule="auto"/>
      </w:pPr>
      <w:r>
        <w:t xml:space="preserve">Global Respiratory </w:t>
      </w:r>
      <w:r w:rsidR="00C550ED" w:rsidRPr="00C550ED">
        <w:t xml:space="preserve">Vaccines, Scientific and </w:t>
      </w:r>
      <w:r>
        <w:t>Medical</w:t>
      </w:r>
      <w:r w:rsidRPr="00C550ED">
        <w:t xml:space="preserve"> </w:t>
      </w:r>
      <w:r w:rsidR="00C550ED" w:rsidRPr="00C550ED">
        <w:t>Affairs, Pfizer Inc, Collegeville, PA, USA.</w:t>
      </w:r>
    </w:p>
    <w:p w14:paraId="40C483AA" w14:textId="0BA5880F" w:rsidR="00463F64" w:rsidRDefault="00463F64" w:rsidP="00871ADA">
      <w:pPr>
        <w:numPr>
          <w:ilvl w:val="0"/>
          <w:numId w:val="1"/>
        </w:numPr>
        <w:spacing w:line="480" w:lineRule="auto"/>
      </w:pPr>
      <w:r>
        <w:t xml:space="preserve">Evidence Generation, </w:t>
      </w:r>
      <w:r w:rsidRPr="00C550ED">
        <w:t>Pfizer Inc, Collegeville, PA, USA.</w:t>
      </w:r>
    </w:p>
    <w:p w14:paraId="5955F413" w14:textId="7A524240" w:rsidR="00C550ED" w:rsidRDefault="00C550ED" w:rsidP="00871ADA">
      <w:pPr>
        <w:numPr>
          <w:ilvl w:val="0"/>
          <w:numId w:val="1"/>
        </w:numPr>
        <w:spacing w:line="480" w:lineRule="auto"/>
      </w:pPr>
      <w:r w:rsidRPr="00C550ED">
        <w:t>Parasites and microbes, Wellcome Sanger Institute, Hinxton, UK.</w:t>
      </w:r>
    </w:p>
    <w:p w14:paraId="63C3739E" w14:textId="77777777" w:rsidR="00572CEF" w:rsidRDefault="00572CEF" w:rsidP="00572CEF">
      <w:pPr>
        <w:numPr>
          <w:ilvl w:val="0"/>
          <w:numId w:val="1"/>
        </w:numPr>
        <w:spacing w:line="480" w:lineRule="auto"/>
      </w:pPr>
      <w:r w:rsidRPr="00C550ED">
        <w:t>Faculty of Medicine</w:t>
      </w:r>
      <w:r>
        <w:t xml:space="preserve"> and Institute for Life Sciences</w:t>
      </w:r>
      <w:r w:rsidRPr="00C550ED">
        <w:t xml:space="preserve">, University of Southampton, Southampton, UK. </w:t>
      </w:r>
    </w:p>
    <w:p w14:paraId="6F598348" w14:textId="2FCB9530" w:rsidR="00C550ED" w:rsidRDefault="00C550ED" w:rsidP="00871ADA">
      <w:pPr>
        <w:numPr>
          <w:ilvl w:val="0"/>
          <w:numId w:val="1"/>
        </w:numPr>
        <w:spacing w:line="480" w:lineRule="auto"/>
      </w:pPr>
      <w:r w:rsidRPr="00C550ED">
        <w:t xml:space="preserve">NIHR Southampton Biomedical Research Centre, University Hospital Southampton Foundation NHS Trust, Southampton, UK. </w:t>
      </w:r>
    </w:p>
    <w:p w14:paraId="52495F6A" w14:textId="5B7AA884" w:rsidR="00C550ED" w:rsidRDefault="00C550ED" w:rsidP="00871ADA">
      <w:pPr>
        <w:numPr>
          <w:ilvl w:val="0"/>
          <w:numId w:val="1"/>
        </w:numPr>
        <w:spacing w:line="480" w:lineRule="auto"/>
      </w:pPr>
      <w:r w:rsidRPr="00C550ED">
        <w:t xml:space="preserve">NIHR Southampton Clinical Research Facility, University Hospital Southampton Foundation NHS Trust, Southampton, UK. </w:t>
      </w:r>
    </w:p>
    <w:p w14:paraId="5C59B10C" w14:textId="77777777" w:rsidR="000A06FB" w:rsidRDefault="00C550ED" w:rsidP="00871ADA">
      <w:pPr>
        <w:numPr>
          <w:ilvl w:val="0"/>
          <w:numId w:val="1"/>
        </w:numPr>
        <w:spacing w:line="480" w:lineRule="auto"/>
      </w:pPr>
      <w:r w:rsidRPr="00C550ED">
        <w:t>Global Health Research Institute, University of Southampton, Southampton, UK</w:t>
      </w:r>
    </w:p>
    <w:p w14:paraId="00717153" w14:textId="77777777" w:rsidR="000A06FB" w:rsidRDefault="000A06FB" w:rsidP="00871ADA">
      <w:pPr>
        <w:spacing w:line="480" w:lineRule="auto"/>
      </w:pPr>
    </w:p>
    <w:p w14:paraId="2A0F4279" w14:textId="516CFAC1" w:rsidR="00725FB2" w:rsidRDefault="000A06FB" w:rsidP="00871ADA">
      <w:pPr>
        <w:spacing w:line="480" w:lineRule="auto"/>
      </w:pPr>
      <w:r w:rsidRPr="00D54528">
        <w:lastRenderedPageBreak/>
        <w:t>*Corresponding</w:t>
      </w:r>
      <w:r>
        <w:t xml:space="preserve">: </w:t>
      </w:r>
      <w:hyperlink r:id="rId11" w:history="1">
        <w:r w:rsidRPr="005052AD">
          <w:rPr>
            <w:rStyle w:val="Hyperlink"/>
            <w:rFonts w:cstheme="minorHAnsi"/>
          </w:rPr>
          <w:t>S.C.Clarke@soton.ac.uk</w:t>
        </w:r>
      </w:hyperlink>
      <w:r>
        <w:rPr>
          <w:rFonts w:cstheme="minorHAnsi"/>
        </w:rPr>
        <w:t xml:space="preserve"> </w:t>
      </w:r>
      <w:r w:rsidRPr="00173412">
        <w:rPr>
          <w:rFonts w:cstheme="minorHAnsi"/>
        </w:rPr>
        <w:t>Infectious Disease Epidemiology Group, University of Southampton</w:t>
      </w:r>
      <w:r>
        <w:rPr>
          <w:rFonts w:cstheme="minorHAnsi"/>
        </w:rPr>
        <w:t xml:space="preserve">, </w:t>
      </w:r>
      <w:r w:rsidRPr="00173412">
        <w:rPr>
          <w:rFonts w:cstheme="minorHAnsi"/>
        </w:rPr>
        <w:t>Mailpoint 814, Level C, Sir Henry Wellcome Laboratories, South Block,</w:t>
      </w:r>
      <w:r>
        <w:rPr>
          <w:rFonts w:cstheme="minorHAnsi"/>
        </w:rPr>
        <w:t xml:space="preserve"> </w:t>
      </w:r>
      <w:r w:rsidRPr="00173412">
        <w:rPr>
          <w:rFonts w:cstheme="minorHAnsi"/>
        </w:rPr>
        <w:t>University Hospital</w:t>
      </w:r>
      <w:r>
        <w:rPr>
          <w:rFonts w:cstheme="minorHAnsi"/>
        </w:rPr>
        <w:t xml:space="preserve"> </w:t>
      </w:r>
      <w:r w:rsidRPr="00173412">
        <w:rPr>
          <w:rFonts w:cstheme="minorHAnsi"/>
        </w:rPr>
        <w:t>Southampton Foundation NHS Trust</w:t>
      </w:r>
      <w:r>
        <w:rPr>
          <w:rFonts w:cstheme="minorHAnsi"/>
        </w:rPr>
        <w:t xml:space="preserve">, </w:t>
      </w:r>
      <w:r w:rsidRPr="00173412">
        <w:rPr>
          <w:rFonts w:cstheme="minorHAnsi"/>
        </w:rPr>
        <w:t>Southampton SO16 6YD, UK</w:t>
      </w:r>
      <w:r>
        <w:t xml:space="preserve"> </w:t>
      </w:r>
      <w:r w:rsidR="00725FB2">
        <w:br w:type="page"/>
      </w:r>
    </w:p>
    <w:p w14:paraId="3F6FB331" w14:textId="22441CBD" w:rsidR="00725FB2" w:rsidRDefault="00640E16" w:rsidP="001A344D">
      <w:pPr>
        <w:spacing w:line="480" w:lineRule="auto"/>
      </w:pPr>
      <w:r>
        <w:lastRenderedPageBreak/>
        <w:t>Abstract</w:t>
      </w:r>
    </w:p>
    <w:p w14:paraId="424B47E0" w14:textId="54ACBB11" w:rsidR="00640E16" w:rsidRPr="00640E16" w:rsidRDefault="00640E16">
      <w:pPr>
        <w:spacing w:line="480" w:lineRule="auto"/>
      </w:pPr>
      <w:r w:rsidRPr="00640E16">
        <w:t xml:space="preserve">The Southampton pneumococcal carriage study of children </w:t>
      </w:r>
      <w:r w:rsidR="005E4D31">
        <w:t>under five years old</w:t>
      </w:r>
      <w:r w:rsidRPr="4458B904">
        <w:t xml:space="preserve"> </w:t>
      </w:r>
      <w:r w:rsidRPr="00640E16">
        <w:t xml:space="preserve">continued during the COVID-19 pandemic. Here, we present data </w:t>
      </w:r>
      <w:r w:rsidR="00523EB8">
        <w:t xml:space="preserve">from October 2018 to March 2023 describing </w:t>
      </w:r>
      <w:r w:rsidR="00D51D8C">
        <w:t xml:space="preserve">prevalence of </w:t>
      </w:r>
      <w:r w:rsidR="003C3610">
        <w:t>pneumococc</w:t>
      </w:r>
      <w:r w:rsidR="00D51D8C">
        <w:t>i and other pathobionts</w:t>
      </w:r>
      <w:r w:rsidRPr="00640E16">
        <w:t xml:space="preserve"> during </w:t>
      </w:r>
      <w:r w:rsidR="00001F46">
        <w:t xml:space="preserve">the </w:t>
      </w:r>
      <w:r w:rsidRPr="00640E16">
        <w:t xml:space="preserve">winter seasons </w:t>
      </w:r>
      <w:r w:rsidR="008B5F86">
        <w:t xml:space="preserve">before, during and after </w:t>
      </w:r>
      <w:r w:rsidR="003C3610">
        <w:t xml:space="preserve">the </w:t>
      </w:r>
      <w:r w:rsidR="008B5F86">
        <w:t xml:space="preserve">introduction of </w:t>
      </w:r>
      <w:r w:rsidR="00D47C9B">
        <w:t>non-pharmaceutical</w:t>
      </w:r>
      <w:r w:rsidR="008B5F86">
        <w:t xml:space="preserve"> interventions (NPI</w:t>
      </w:r>
      <w:r w:rsidR="001165E6">
        <w:t>s</w:t>
      </w:r>
      <w:r w:rsidR="008B5F86">
        <w:t>)</w:t>
      </w:r>
      <w:r w:rsidR="003C3610">
        <w:t xml:space="preserve"> </w:t>
      </w:r>
      <w:r w:rsidR="0050710F">
        <w:t>to prevent SARS-CoV</w:t>
      </w:r>
      <w:r w:rsidR="00B234BE">
        <w:t>-</w:t>
      </w:r>
      <w:r w:rsidR="0050710F">
        <w:t xml:space="preserve">2 </w:t>
      </w:r>
      <w:r w:rsidR="00E9253C">
        <w:t>transmission</w:t>
      </w:r>
      <w:r w:rsidRPr="00640E16">
        <w:t>. Nasopharyngeal swabs were collected from children attending outpatient clinics at a secondary care hospital and community health-care sites.</w:t>
      </w:r>
      <w:r w:rsidR="00D47C9B">
        <w:t xml:space="preserve"> </w:t>
      </w:r>
      <w:r w:rsidR="00A11BB6">
        <w:t>P</w:t>
      </w:r>
      <w:r w:rsidRPr="00640E16">
        <w:t>re-</w:t>
      </w:r>
      <w:r w:rsidR="00A11BB6">
        <w:t>NPI</w:t>
      </w:r>
      <w:r w:rsidR="001165E6">
        <w:t>s</w:t>
      </w:r>
      <w:r w:rsidRPr="00640E16">
        <w:t xml:space="preserve">, </w:t>
      </w:r>
      <w:r w:rsidR="0020356F">
        <w:t xml:space="preserve">in 2019/20, </w:t>
      </w:r>
      <w:r w:rsidR="00001F46">
        <w:t xml:space="preserve">the </w:t>
      </w:r>
      <w:r w:rsidRPr="00640E16">
        <w:t>carriage prevalence of pneumococci at the hospital site was 32% (n=161</w:t>
      </w:r>
      <w:r w:rsidR="008D4456">
        <w:t xml:space="preserve"> positive</w:t>
      </w:r>
      <w:r w:rsidRPr="00640E16">
        <w:t>/</w:t>
      </w:r>
      <w:r w:rsidR="00EF10F3">
        <w:t>499</w:t>
      </w:r>
      <w:r w:rsidR="008D4456">
        <w:t xml:space="preserve"> participants</w:t>
      </w:r>
      <w:r w:rsidRPr="00640E16">
        <w:t xml:space="preserve">). </w:t>
      </w:r>
      <w:r w:rsidR="00BB457D">
        <w:t>D</w:t>
      </w:r>
      <w:r w:rsidR="009F7068">
        <w:t>uring NPIs,</w:t>
      </w:r>
      <w:r w:rsidRPr="00640E16">
        <w:t xml:space="preserve"> this </w:t>
      </w:r>
      <w:r w:rsidR="008D4456">
        <w:t>fell</w:t>
      </w:r>
      <w:r w:rsidRPr="00640E16">
        <w:t xml:space="preserve"> to 19% (n=12/6</w:t>
      </w:r>
      <w:r w:rsidR="00EF10F3">
        <w:t>4</w:t>
      </w:r>
      <w:r w:rsidRPr="00640E16">
        <w:t>), although based on fewer participants compared to previous years due to COVID-19 restrictions on health-care attendance. In 2021/22, after</w:t>
      </w:r>
      <w:r w:rsidR="005B1A26">
        <w:t xml:space="preserve"> NPIs had</w:t>
      </w:r>
      <w:r w:rsidRPr="00640E16">
        <w:t xml:space="preserve"> eased, prevalence rebounded to 3</w:t>
      </w:r>
      <w:r w:rsidR="00034569">
        <w:t>3</w:t>
      </w:r>
      <w:r w:rsidRPr="00640E16">
        <w:t>% (n=1</w:t>
      </w:r>
      <w:r w:rsidR="00EF10F3">
        <w:t>5</w:t>
      </w:r>
      <w:r w:rsidRPr="00640E16">
        <w:t>/</w:t>
      </w:r>
      <w:r w:rsidR="00EF10F3">
        <w:t>46</w:t>
      </w:r>
      <w:r w:rsidRPr="00640E16">
        <w:t>)</w:t>
      </w:r>
      <w:r w:rsidR="11742D74">
        <w:t xml:space="preserve"> (compared to NPI</w:t>
      </w:r>
      <w:r w:rsidR="00C6295F">
        <w:t>s</w:t>
      </w:r>
      <w:r w:rsidR="11742D74">
        <w:t xml:space="preserve"> period, </w:t>
      </w:r>
      <w:r w:rsidR="11742D74" w:rsidRPr="1A1BFE96">
        <w:rPr>
          <w:rFonts w:ascii="Symbol" w:eastAsia="Symbol" w:hAnsi="Symbol" w:cs="Symbol"/>
        </w:rPr>
        <w:t>c</w:t>
      </w:r>
      <w:r w:rsidR="11742D74" w:rsidRPr="1A1BFE96">
        <w:rPr>
          <w:vertAlign w:val="superscript"/>
        </w:rPr>
        <w:t>2</w:t>
      </w:r>
      <w:r w:rsidR="11742D74" w:rsidRPr="1A1BFE96">
        <w:rPr>
          <w:i/>
          <w:iCs/>
        </w:rPr>
        <w:t xml:space="preserve"> </w:t>
      </w:r>
      <w:r w:rsidR="11742D74">
        <w:t xml:space="preserve">(1, N=110) = 2.78, </w:t>
      </w:r>
      <w:r w:rsidR="11742D74" w:rsidRPr="1A1BFE96">
        <w:rPr>
          <w:i/>
          <w:iCs/>
        </w:rPr>
        <w:t>p</w:t>
      </w:r>
      <w:r w:rsidR="11742D74">
        <w:t>=0.09))</w:t>
      </w:r>
      <w:r w:rsidRPr="00640E16">
        <w:t xml:space="preserve">. </w:t>
      </w:r>
      <w:r w:rsidR="4540148F">
        <w:t>C</w:t>
      </w:r>
      <w:r w:rsidRPr="00640E16">
        <w:t xml:space="preserve">arriage prevalence at community health-care sites fell significantly from </w:t>
      </w:r>
      <w:r w:rsidR="00C35CA4" w:rsidRPr="00640E16">
        <w:t>27% (n=127/4</w:t>
      </w:r>
      <w:r w:rsidR="00C35CA4">
        <w:t>70</w:t>
      </w:r>
      <w:r w:rsidR="00C35CA4" w:rsidRPr="00640E16">
        <w:t xml:space="preserve">) in 2019/20 to </w:t>
      </w:r>
      <w:r w:rsidR="00C35CA4">
        <w:t>19</w:t>
      </w:r>
      <w:r w:rsidR="00C35CA4" w:rsidRPr="00640E16">
        <w:t xml:space="preserve">% </w:t>
      </w:r>
      <w:r w:rsidR="1208FBF7" w:rsidRPr="00640E16">
        <w:t>during the NPI</w:t>
      </w:r>
      <w:r w:rsidR="000139A2">
        <w:t>s</w:t>
      </w:r>
      <w:r w:rsidR="1208FBF7" w:rsidRPr="00640E16">
        <w:t xml:space="preserve"> period </w:t>
      </w:r>
      <w:r w:rsidR="00C35CA4" w:rsidRPr="00640E16">
        <w:t>(n=4</w:t>
      </w:r>
      <w:r w:rsidR="00C35CA4">
        <w:t>4</w:t>
      </w:r>
      <w:r w:rsidR="00C35CA4" w:rsidRPr="00640E16">
        <w:t>/22</w:t>
      </w:r>
      <w:r w:rsidR="00C35CA4">
        <w:t>8</w:t>
      </w:r>
      <w:r w:rsidR="00C35CA4" w:rsidRPr="00640E16">
        <w:t>) in 2020/21 (</w:t>
      </w:r>
      <w:r w:rsidR="00C35CA4" w:rsidRPr="00640E16">
        <w:rPr>
          <w:rFonts w:ascii="Symbol" w:eastAsia="Symbol" w:hAnsi="Symbol" w:cs="Symbol"/>
        </w:rPr>
        <w:t>c</w:t>
      </w:r>
      <w:r w:rsidR="00C35CA4" w:rsidRPr="00640E16">
        <w:rPr>
          <w:vertAlign w:val="superscript"/>
        </w:rPr>
        <w:t>2</w:t>
      </w:r>
      <w:r w:rsidR="00C35CA4" w:rsidRPr="1A1BFE96">
        <w:rPr>
          <w:i/>
          <w:iCs/>
        </w:rPr>
        <w:t xml:space="preserve"> </w:t>
      </w:r>
      <w:r w:rsidR="00C35CA4" w:rsidRPr="00640E16">
        <w:t>(1, N=69</w:t>
      </w:r>
      <w:r w:rsidR="00C35CA4">
        <w:t>8</w:t>
      </w:r>
      <w:r w:rsidR="00C35CA4" w:rsidRPr="00640E16">
        <w:t>) = 4.</w:t>
      </w:r>
      <w:r w:rsidR="00C35CA4">
        <w:t>95</w:t>
      </w:r>
      <w:r w:rsidR="00C35CA4" w:rsidRPr="00640E16">
        <w:t xml:space="preserve">, </w:t>
      </w:r>
      <w:r w:rsidR="00C35CA4" w:rsidRPr="1A1BFE96">
        <w:rPr>
          <w:i/>
          <w:iCs/>
        </w:rPr>
        <w:t>p</w:t>
      </w:r>
      <w:r w:rsidR="00C35CA4" w:rsidRPr="00640E16">
        <w:t>=</w:t>
      </w:r>
      <w:r w:rsidR="30341F56" w:rsidRPr="00640E16">
        <w:t>0</w:t>
      </w:r>
      <w:r w:rsidR="00C35CA4" w:rsidRPr="00640E16">
        <w:t>.0</w:t>
      </w:r>
      <w:r w:rsidR="00C35CA4">
        <w:t>26</w:t>
      </w:r>
      <w:r w:rsidRPr="00640E16">
        <w:t>)). No rebound was observed in 2021/22 (19% (n=56/</w:t>
      </w:r>
      <w:r w:rsidR="002833C5">
        <w:t>288</w:t>
      </w:r>
      <w:r w:rsidRPr="00640E16">
        <w:t xml:space="preserve">). </w:t>
      </w:r>
      <w:r w:rsidR="00C57A7B">
        <w:t>However, i</w:t>
      </w:r>
      <w:r w:rsidR="5CD0D5F5" w:rsidRPr="00640E16">
        <w:t xml:space="preserve">n a multivariate logistic regression model, neither site had a </w:t>
      </w:r>
      <w:r w:rsidR="517AD61B" w:rsidRPr="00640E16">
        <w:t xml:space="preserve">significantly </w:t>
      </w:r>
      <w:r w:rsidR="5CD0D5F5" w:rsidRPr="00640E16">
        <w:t xml:space="preserve">lower carriage prevalence </w:t>
      </w:r>
      <w:r w:rsidR="5CD0D5F5">
        <w:t>durin</w:t>
      </w:r>
      <w:r w:rsidR="193C874E">
        <w:t>g the NPI</w:t>
      </w:r>
      <w:r w:rsidR="000139A2">
        <w:t>s</w:t>
      </w:r>
      <w:r w:rsidR="193C874E">
        <w:t xml:space="preserve"> period compared to the post NPI</w:t>
      </w:r>
      <w:r w:rsidR="000139A2">
        <w:t>s</w:t>
      </w:r>
      <w:r w:rsidR="193C874E">
        <w:t xml:space="preserve"> period. </w:t>
      </w:r>
      <w:r w:rsidR="5CD0D5F5" w:rsidRPr="00640E16">
        <w:t xml:space="preserve"> </w:t>
      </w:r>
      <w:r w:rsidR="00F83079">
        <w:t xml:space="preserve">A reduction in serotype diversity was observed 2020/21. </w:t>
      </w:r>
      <w:r w:rsidR="0048708E">
        <w:t xml:space="preserve">Carriage of </w:t>
      </w:r>
      <w:r w:rsidR="0048708E" w:rsidRPr="1A1BFE96">
        <w:rPr>
          <w:i/>
          <w:iCs/>
        </w:rPr>
        <w:t>H</w:t>
      </w:r>
      <w:r w:rsidR="00C57A7B">
        <w:rPr>
          <w:i/>
          <w:iCs/>
        </w:rPr>
        <w:t>aemophilus</w:t>
      </w:r>
      <w:r w:rsidR="0048708E" w:rsidRPr="1A1BFE96">
        <w:rPr>
          <w:i/>
          <w:iCs/>
        </w:rPr>
        <w:t xml:space="preserve"> influenzae</w:t>
      </w:r>
      <w:r w:rsidR="0048708E">
        <w:t xml:space="preserve"> was </w:t>
      </w:r>
      <w:r w:rsidR="00F83079">
        <w:t>particularly</w:t>
      </w:r>
      <w:r w:rsidR="0048708E">
        <w:t xml:space="preserve"> affected by NPIs with a significant reduction </w:t>
      </w:r>
      <w:r w:rsidR="004D6F97">
        <w:t>observed</w:t>
      </w:r>
      <w:r w:rsidR="00F83079">
        <w:t>. In conclusion,</w:t>
      </w:r>
      <w:r w:rsidR="003F423A">
        <w:t xml:space="preserve"> among children under 5 years of age</w:t>
      </w:r>
      <w:r w:rsidR="00D743AC">
        <w:t>,</w:t>
      </w:r>
      <w:r w:rsidR="00F83079">
        <w:t xml:space="preserve"> transient</w:t>
      </w:r>
      <w:r w:rsidR="00D743AC">
        <w:t xml:space="preserve">, </w:t>
      </w:r>
      <w:r w:rsidR="00A34981">
        <w:t>modest,</w:t>
      </w:r>
      <w:r w:rsidR="00D743AC">
        <w:t xml:space="preserve"> and statistically non-significant</w:t>
      </w:r>
      <w:r w:rsidR="00F83079">
        <w:t xml:space="preserve"> </w:t>
      </w:r>
      <w:r w:rsidR="00F201BC">
        <w:t xml:space="preserve">alterations in carriage of both </w:t>
      </w:r>
      <w:r w:rsidR="00F201BC" w:rsidRPr="1A1BFE96">
        <w:rPr>
          <w:i/>
          <w:iCs/>
        </w:rPr>
        <w:t>S. pneumoniae</w:t>
      </w:r>
      <w:r w:rsidR="00F201BC">
        <w:t xml:space="preserve"> and </w:t>
      </w:r>
      <w:r w:rsidR="00F201BC" w:rsidRPr="1A1BFE96">
        <w:rPr>
          <w:i/>
          <w:iCs/>
        </w:rPr>
        <w:t>H. influenzae</w:t>
      </w:r>
      <w:r w:rsidR="00F201BC">
        <w:t xml:space="preserve"> </w:t>
      </w:r>
      <w:r w:rsidR="00D743AC">
        <w:t>were associated with</w:t>
      </w:r>
      <w:r w:rsidR="1E3D5327">
        <w:t xml:space="preserve"> </w:t>
      </w:r>
      <w:r w:rsidR="009E7F1D">
        <w:t xml:space="preserve">SARS-CoV2 </w:t>
      </w:r>
      <w:r w:rsidR="1E3D5327">
        <w:t>NPI</w:t>
      </w:r>
      <w:r w:rsidR="000139A2">
        <w:t>s</w:t>
      </w:r>
      <w:r w:rsidR="00F201BC">
        <w:t xml:space="preserve">. </w:t>
      </w:r>
    </w:p>
    <w:p w14:paraId="30DA4DA5" w14:textId="70354C56" w:rsidR="00725FB2" w:rsidRDefault="00640E16" w:rsidP="001A344D">
      <w:pPr>
        <w:spacing w:line="480" w:lineRule="auto"/>
      </w:pPr>
      <w:r w:rsidRPr="00640E16">
        <w:t xml:space="preserve">Keywords:  </w:t>
      </w:r>
      <w:r w:rsidRPr="00640E16">
        <w:rPr>
          <w:i/>
          <w:iCs/>
        </w:rPr>
        <w:t>Streptococcus pneumoniae</w:t>
      </w:r>
      <w:r w:rsidRPr="00640E16">
        <w:t>; carriage; COVID-19; SARS-CoV2</w:t>
      </w:r>
      <w:r w:rsidR="00CD4AD6">
        <w:t xml:space="preserve">; </w:t>
      </w:r>
      <w:r w:rsidR="00CD4AD6" w:rsidRPr="00602A8D">
        <w:rPr>
          <w:i/>
          <w:iCs/>
        </w:rPr>
        <w:t>Haemophilus influenzae</w:t>
      </w:r>
      <w:r w:rsidR="00725FB2">
        <w:br w:type="page"/>
      </w:r>
    </w:p>
    <w:p w14:paraId="15815108" w14:textId="6C93328E" w:rsidR="006A479F" w:rsidRDefault="006A479F" w:rsidP="00AF69FD">
      <w:pPr>
        <w:spacing w:line="480" w:lineRule="auto"/>
      </w:pPr>
      <w:r>
        <w:lastRenderedPageBreak/>
        <w:t>Importance</w:t>
      </w:r>
    </w:p>
    <w:p w14:paraId="6607692B" w14:textId="7BBCA285" w:rsidR="006A479F" w:rsidRDefault="005C335B" w:rsidP="00C21601">
      <w:pPr>
        <w:spacing w:line="480" w:lineRule="auto"/>
      </w:pPr>
      <w:r w:rsidRPr="005C335B">
        <w:rPr>
          <w:i/>
          <w:iCs/>
        </w:rPr>
        <w:t>Streptococcus pneumoniae</w:t>
      </w:r>
      <w:r>
        <w:t xml:space="preserve"> (the pneumococcus) continues to be a major contributor to global morbidity and mortality.</w:t>
      </w:r>
      <w:r w:rsidR="004A792A">
        <w:t xml:space="preserve"> Using our long-running paediatric</w:t>
      </w:r>
      <w:r w:rsidR="00E63AB0">
        <w:t xml:space="preserve"> study</w:t>
      </w:r>
      <w:r w:rsidR="002C46EA">
        <w:t>,</w:t>
      </w:r>
      <w:r w:rsidR="00E63AB0">
        <w:t xml:space="preserve"> we examined </w:t>
      </w:r>
      <w:r w:rsidR="00C71683">
        <w:t xml:space="preserve">changes in </w:t>
      </w:r>
      <w:r w:rsidR="00E63AB0">
        <w:t xml:space="preserve">pneumococcal carriage prevalence in </w:t>
      </w:r>
      <w:r w:rsidR="00372B77">
        <w:t>nearly 3000</w:t>
      </w:r>
      <w:r w:rsidR="00E63AB0">
        <w:t xml:space="preserve"> children under the age of five years </w:t>
      </w:r>
      <w:r w:rsidR="00372B77">
        <w:t>b</w:t>
      </w:r>
      <w:r w:rsidR="00E63AB0">
        <w:t>etween the winters of 2018/19 and 2022/23</w:t>
      </w:r>
      <w:r w:rsidR="00372B77">
        <w:t>. This period coincided with the SARS-CoV2 pandemic and in particular the implementation of national strategies to limit disease transmission</w:t>
      </w:r>
      <w:r w:rsidR="00C71683">
        <w:t xml:space="preserve"> in the UK</w:t>
      </w:r>
      <w:r w:rsidR="00372B77">
        <w:t xml:space="preserve">. We observed a </w:t>
      </w:r>
      <w:r w:rsidR="00FD05C2">
        <w:t xml:space="preserve">transient reduction of both </w:t>
      </w:r>
      <w:r w:rsidR="00FD05C2" w:rsidRPr="00826C22">
        <w:rPr>
          <w:i/>
          <w:iCs/>
        </w:rPr>
        <w:t>Streptococcus pneumoniae</w:t>
      </w:r>
      <w:r w:rsidR="00FD05C2">
        <w:t xml:space="preserve"> and </w:t>
      </w:r>
      <w:r w:rsidR="00FD05C2" w:rsidRPr="00826C22">
        <w:rPr>
          <w:i/>
          <w:iCs/>
        </w:rPr>
        <w:t>Haemophilus influenzae</w:t>
      </w:r>
      <w:r w:rsidR="00C71683">
        <w:t xml:space="preserve"> </w:t>
      </w:r>
      <w:r w:rsidR="00FD05C2">
        <w:t>in these populations</w:t>
      </w:r>
      <w:r w:rsidR="00826C22">
        <w:t xml:space="preserve"> during th</w:t>
      </w:r>
      <w:r w:rsidR="00C71683">
        <w:t>is</w:t>
      </w:r>
      <w:r w:rsidR="00826C22">
        <w:t xml:space="preserve"> </w:t>
      </w:r>
      <w:r w:rsidR="00414DFA">
        <w:t>period</w:t>
      </w:r>
      <w:r w:rsidR="00826C22">
        <w:t xml:space="preserve"> of non-pharmaceutical interventions (NPIs). This </w:t>
      </w:r>
      <w:r w:rsidR="002C79EC">
        <w:t>align</w:t>
      </w:r>
      <w:r w:rsidR="00463B74">
        <w:t>ed</w:t>
      </w:r>
      <w:r w:rsidR="002C79EC">
        <w:t xml:space="preserve"> with</w:t>
      </w:r>
      <w:r w:rsidR="00826C22">
        <w:t xml:space="preserve"> </w:t>
      </w:r>
      <w:r w:rsidR="00C21601">
        <w:t xml:space="preserve">the </w:t>
      </w:r>
      <w:r w:rsidR="00826C22">
        <w:t xml:space="preserve">reduction in invasive pneumococcal disease </w:t>
      </w:r>
      <w:r w:rsidR="00463B74">
        <w:t xml:space="preserve">(IPD) </w:t>
      </w:r>
      <w:r w:rsidR="00826C22">
        <w:t xml:space="preserve">seen in the UK </w:t>
      </w:r>
      <w:r w:rsidR="00D769E0">
        <w:t xml:space="preserve">and </w:t>
      </w:r>
      <w:r w:rsidR="002C79EC">
        <w:t>is therefore a likely contributor to this phenomenon</w:t>
      </w:r>
      <w:r w:rsidR="00826C22">
        <w:t>.</w:t>
      </w:r>
      <w:r w:rsidR="006A479F">
        <w:br w:type="page"/>
      </w:r>
    </w:p>
    <w:p w14:paraId="55B8F11A" w14:textId="58256A9F" w:rsidR="00725FB2" w:rsidRDefault="00725FB2" w:rsidP="00AF69FD">
      <w:pPr>
        <w:spacing w:line="480" w:lineRule="auto"/>
      </w:pPr>
      <w:r>
        <w:t>Introduction</w:t>
      </w:r>
    </w:p>
    <w:p w14:paraId="1BD700FD" w14:textId="4E9C6452" w:rsidR="00222DA6" w:rsidRDefault="0083039C" w:rsidP="2BBD91B1">
      <w:pPr>
        <w:spacing w:line="480" w:lineRule="auto"/>
      </w:pPr>
      <w:r>
        <w:t xml:space="preserve">On </w:t>
      </w:r>
      <w:r w:rsidR="009D01D3">
        <w:t xml:space="preserve">2 </w:t>
      </w:r>
      <w:r>
        <w:t xml:space="preserve">December 2020, </w:t>
      </w:r>
      <w:r w:rsidR="002170EF">
        <w:t xml:space="preserve">266 days after the </w:t>
      </w:r>
      <w:r w:rsidR="00DD55AE">
        <w:t>World Health Organisation</w:t>
      </w:r>
      <w:r w:rsidR="002170EF">
        <w:t xml:space="preserve"> declared </w:t>
      </w:r>
      <w:r w:rsidR="009D41D8">
        <w:t>the novel coronavirus</w:t>
      </w:r>
      <w:r w:rsidR="60A2B576">
        <w:t>, SARS-CoV</w:t>
      </w:r>
      <w:r w:rsidR="007F66F3">
        <w:t>-</w:t>
      </w:r>
      <w:r w:rsidR="60A2B576">
        <w:t>2,</w:t>
      </w:r>
      <w:r w:rsidR="009D41D8">
        <w:t xml:space="preserve"> </w:t>
      </w:r>
      <w:r w:rsidR="00333B1F">
        <w:t>outbreak a pandemic</w:t>
      </w:r>
      <w:r w:rsidR="00D26D37">
        <w:t xml:space="preserve"> </w:t>
      </w:r>
      <w:r>
        <w:fldChar w:fldCharType="begin"/>
      </w:r>
      <w:r>
        <w:instrText xml:space="preserve"> ADDIN EN.CITE &lt;EndNote&gt;&lt;Cite&gt;&lt;Author&gt;WHO&lt;/Author&gt;&lt;Year&gt;2020&lt;/Year&gt;&lt;RecNum&gt;1853&lt;/RecNum&gt;&lt;DisplayText&gt;(1)&lt;/DisplayText&gt;&lt;record&gt;&lt;rec-number&gt;1853&lt;/rec-number&gt;&lt;foreign-keys&gt;&lt;key app="EN" db-id="xvxt2tv5mdae5ze0er7vxpwpzxerawzrvfta" timestamp="1689582956"&gt;1853&lt;/key&gt;&lt;/foreign-keys&gt;&lt;ref-type name="Press Release"&gt;63&lt;/ref-type&gt;&lt;contributors&gt;&lt;authors&gt;&lt;author&gt;WHO&lt;/author&gt;&lt;/authors&gt;&lt;/contributors&gt;&lt;titles&gt;&lt;title&gt;WHO Director-General’s opening remarks at the media briefing on COVID-19&lt;/title&gt;&lt;secondary-title&gt;(No Title)&lt;/secondary-title&gt;&lt;/titles&gt;&lt;periodical&gt;&lt;full-title&gt;(No Title)&lt;/full-title&gt;&lt;/periodical&gt;&lt;dates&gt;&lt;year&gt;2020&lt;/year&gt;&lt;/dates&gt;&lt;publisher&gt;World Health Organization&lt;/publisher&gt;&lt;urls&gt;&lt;/urls&gt;&lt;/record&gt;&lt;/Cite&gt;&lt;/EndNote&gt;</w:instrText>
      </w:r>
      <w:r>
        <w:fldChar w:fldCharType="separate"/>
      </w:r>
      <w:r w:rsidR="00FA372C" w:rsidRPr="1A1BFE96">
        <w:rPr>
          <w:noProof/>
        </w:rPr>
        <w:t>(1)</w:t>
      </w:r>
      <w:r>
        <w:fldChar w:fldCharType="end"/>
      </w:r>
      <w:r w:rsidR="00333B1F">
        <w:t xml:space="preserve">, UK regulators granted emergency use </w:t>
      </w:r>
      <w:r w:rsidR="00E75EB3">
        <w:t xml:space="preserve">authorisation for </w:t>
      </w:r>
      <w:r w:rsidR="006B4078">
        <w:t xml:space="preserve">the </w:t>
      </w:r>
      <w:r w:rsidR="00572D9E">
        <w:t>Pfizer BioNTech (BNT162b2) mRNA vaccine</w:t>
      </w:r>
      <w:r w:rsidR="00FA372C">
        <w:t xml:space="preserve"> </w:t>
      </w:r>
      <w:r>
        <w:fldChar w:fldCharType="begin"/>
      </w:r>
      <w:r>
        <w:instrText xml:space="preserve"> ADDIN EN.CITE &lt;EndNote&gt;&lt;Cite&gt;&lt;Author&gt;Polack&lt;/Author&gt;&lt;Year&gt;2020&lt;/Year&gt;&lt;RecNum&gt;1854&lt;/RecNum&gt;&lt;DisplayText&gt;(2)&lt;/DisplayText&gt;&lt;record&gt;&lt;rec-number&gt;1854&lt;/rec-number&gt;&lt;foreign-keys&gt;&lt;key app="EN" db-id="xvxt2tv5mdae5ze0er7vxpwpzxerawzrvfta" timestamp="1689583166"&gt;1854&lt;/key&gt;&lt;/foreign-keys&gt;&lt;ref-type name="Journal Article"&gt;17&lt;/ref-type&gt;&lt;contributors&gt;&lt;authors&gt;&lt;author&gt;Polack, Fernando P.&lt;/author&gt;&lt;author&gt;Thomas, Stephen J.&lt;/author&gt;&lt;author&gt;Kitchin, Nicholas&lt;/author&gt;&lt;author&gt;Absalon, Judith&lt;/author&gt;&lt;author&gt;Gurtman, Alejandra&lt;/author&gt;&lt;author&gt;Lockhart, Stephen&lt;/author&gt;&lt;author&gt;Perez, John L.&lt;/author&gt;&lt;author&gt;Pérez Marc, Gonzalo&lt;/author&gt;&lt;author&gt;Moreira, Edson D.&lt;/author&gt;&lt;author&gt;Zerbini, Cristiano&lt;/author&gt;&lt;author&gt;Bailey, Ruth&lt;/author&gt;&lt;author&gt;Swanson, Kena A.&lt;/author&gt;&lt;author&gt;Roychoudhury, Satrajit&lt;/author&gt;&lt;author&gt;Koury, Kenneth&lt;/author&gt;&lt;author&gt;Li, Ping&lt;/author&gt;&lt;author&gt;Kalina, Warren V.&lt;/author&gt;&lt;author&gt;Cooper, David&lt;/author&gt;&lt;author&gt;Frenck, Robert W.&lt;/author&gt;&lt;author&gt;Hammitt, Laura L.&lt;/author&gt;&lt;author&gt;Türeci, Özlem&lt;/author&gt;&lt;author&gt;Nell, Haylene&lt;/author&gt;&lt;author&gt;Schaefer, Axel&lt;/author&gt;&lt;author&gt;Ünal, Serhat&lt;/author&gt;&lt;author&gt;Tresnan, Dina B.&lt;/author&gt;&lt;author&gt;Mather, Susan&lt;/author&gt;&lt;author&gt;Dormitzer, Philip R.&lt;/author&gt;&lt;author&gt;Şahin, Uğur&lt;/author&gt;&lt;author&gt;Jansen, Kathrin U.&lt;/author&gt;&lt;author&gt;Gruber, William C.&lt;/author&gt;&lt;/authors&gt;&lt;/contributors&gt;&lt;titles&gt;&lt;title&gt;Safety and Efficacy of the BNT162b2 mRNA Covid-19 Vaccine&lt;/title&gt;&lt;secondary-title&gt;New England Journal of Medicine&lt;/secondary-title&gt;&lt;/titles&gt;&lt;periodical&gt;&lt;full-title&gt;New England Journal of Medicine&lt;/full-title&gt;&lt;/periodical&gt;&lt;pages&gt;2603-2615&lt;/pages&gt;&lt;volume&gt;383&lt;/volume&gt;&lt;number&gt;27&lt;/number&gt;&lt;dates&gt;&lt;year&gt;2020&lt;/year&gt;&lt;/dates&gt;&lt;accession-num&gt;33301246&lt;/accession-num&gt;&lt;urls&gt;&lt;related-urls&gt;&lt;url&gt;https://www.nejm.org/doi/full/10.1056/NEJMoa2034577&lt;/url&gt;&lt;/related-urls&gt;&lt;/urls&gt;&lt;electronic-resource-num&gt;10.1056/NEJMoa2034577&lt;/electronic-resource-num&gt;&lt;/record&gt;&lt;/Cite&gt;&lt;/EndNote&gt;</w:instrText>
      </w:r>
      <w:r>
        <w:fldChar w:fldCharType="separate"/>
      </w:r>
      <w:r w:rsidR="00751F16" w:rsidRPr="1A1BFE96">
        <w:rPr>
          <w:noProof/>
        </w:rPr>
        <w:t>(2)</w:t>
      </w:r>
      <w:r>
        <w:fldChar w:fldCharType="end"/>
      </w:r>
      <w:r w:rsidR="007A7BCC">
        <w:t xml:space="preserve">. </w:t>
      </w:r>
      <w:r w:rsidR="00AF4FD5">
        <w:t xml:space="preserve">The deployment of other </w:t>
      </w:r>
      <w:r w:rsidR="004B30C6">
        <w:t xml:space="preserve">vaccines swiftly followed, for example </w:t>
      </w:r>
      <w:r w:rsidR="00A2627A">
        <w:t>ChAdOx1 nCoV-19</w:t>
      </w:r>
      <w:r w:rsidR="003F1921">
        <w:t xml:space="preserve"> </w:t>
      </w:r>
      <w:r>
        <w:fldChar w:fldCharType="begin">
          <w:fldData xml:space="preserve">PEVuZE5vdGU+PENpdGU+PEF1dGhvcj5Wb3lzZXk8L0F1dGhvcj48WWVhcj4yMDIxPC9ZZWFyPjxS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==
</w:fldData>
        </w:fldChar>
      </w:r>
      <w:r>
        <w:instrText xml:space="preserve"> ADDIN EN.CITE </w:instrText>
      </w:r>
      <w:r>
        <w:fldChar w:fldCharType="begin">
          <w:fldData xml:space="preserve">PEVuZE5vdGU+PENpdGU+PEF1dGhvcj5Wb3lzZXk8L0F1dGhvcj48WWVhcj4yMDIxPC9ZZWFyPjxS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==
</w:fldData>
        </w:fldChar>
      </w:r>
      <w:r>
        <w:instrText xml:space="preserve"> ADDIN EN.CITE.DATA </w:instrText>
      </w:r>
      <w:r>
        <w:fldChar w:fldCharType="end"/>
      </w:r>
      <w:r>
        <w:fldChar w:fldCharType="separate"/>
      </w:r>
      <w:r w:rsidR="003F1921" w:rsidRPr="1A1BFE96">
        <w:rPr>
          <w:noProof/>
        </w:rPr>
        <w:t>(3)</w:t>
      </w:r>
      <w:r>
        <w:fldChar w:fldCharType="end"/>
      </w:r>
      <w:r w:rsidR="007B6419">
        <w:t xml:space="preserve">. </w:t>
      </w:r>
      <w:r w:rsidR="3CC8F96A">
        <w:t>P</w:t>
      </w:r>
      <w:r w:rsidR="00BA3F5B">
        <w:t>rior to</w:t>
      </w:r>
      <w:r w:rsidR="79B9FE23">
        <w:t xml:space="preserve"> and for some period after</w:t>
      </w:r>
      <w:r w:rsidR="00BA3F5B">
        <w:t xml:space="preserve"> </w:t>
      </w:r>
      <w:r w:rsidR="43DDC48E">
        <w:t>implementation of vaccination</w:t>
      </w:r>
      <w:r w:rsidR="003D1994">
        <w:t>,</w:t>
      </w:r>
      <w:r w:rsidR="00405EDD">
        <w:t xml:space="preserve"> </w:t>
      </w:r>
      <w:r w:rsidR="00D5247A">
        <w:t>non-pharmaceutical interventions (NPIs)</w:t>
      </w:r>
      <w:r w:rsidR="00EA4022">
        <w:t xml:space="preserve"> i.e., </w:t>
      </w:r>
      <w:r w:rsidR="2202177C">
        <w:t xml:space="preserve">measures independent of </w:t>
      </w:r>
      <w:r w:rsidR="00EA4022">
        <w:t xml:space="preserve">drug or specific medical countermeasures, </w:t>
      </w:r>
      <w:r w:rsidR="00D5247A">
        <w:t xml:space="preserve">were </w:t>
      </w:r>
      <w:r w:rsidR="088E0022">
        <w:t xml:space="preserve">used to try to reduce </w:t>
      </w:r>
      <w:r w:rsidR="00D5247A">
        <w:t xml:space="preserve">transmission, </w:t>
      </w:r>
      <w:r w:rsidR="00382F4B">
        <w:t>morbidity,</w:t>
      </w:r>
      <w:r w:rsidR="003D1994">
        <w:t xml:space="preserve"> and mortality. </w:t>
      </w:r>
      <w:r w:rsidR="00D82FAE">
        <w:t>NPIs include</w:t>
      </w:r>
      <w:r w:rsidR="00190DBC">
        <w:t>d</w:t>
      </w:r>
      <w:r w:rsidR="00FA2B7F">
        <w:t xml:space="preserve"> sanitary practises </w:t>
      </w:r>
      <w:r w:rsidR="00AE08EF">
        <w:t>such as</w:t>
      </w:r>
      <w:r w:rsidR="00FA2B7F">
        <w:t xml:space="preserve"> </w:t>
      </w:r>
      <w:r w:rsidR="002D2847">
        <w:t>handwashing</w:t>
      </w:r>
      <w:r w:rsidR="00AE08EF">
        <w:t xml:space="preserve"> and cough </w:t>
      </w:r>
      <w:r w:rsidR="001D00DF">
        <w:t>etiquette</w:t>
      </w:r>
      <w:r w:rsidR="00FA2B7F">
        <w:t xml:space="preserve">, </w:t>
      </w:r>
      <w:r w:rsidR="00D3656E">
        <w:t>as well as</w:t>
      </w:r>
      <w:r w:rsidR="00FA2B7F">
        <w:t xml:space="preserve"> wearing mask</w:t>
      </w:r>
      <w:r w:rsidR="00A43A1D">
        <w:t>s, social distancing</w:t>
      </w:r>
      <w:r w:rsidR="006E2232">
        <w:t>, travel restrictions</w:t>
      </w:r>
      <w:r w:rsidR="00A43A1D">
        <w:t xml:space="preserve"> and, </w:t>
      </w:r>
      <w:r w:rsidR="001F56AE">
        <w:t xml:space="preserve">at </w:t>
      </w:r>
      <w:r w:rsidR="00A43A1D">
        <w:t xml:space="preserve">the most extreme, </w:t>
      </w:r>
      <w:r w:rsidR="00F436EB">
        <w:t xml:space="preserve">enforced stay-at-home periods termed </w:t>
      </w:r>
      <w:r w:rsidR="33AA4A2C">
        <w:t>“</w:t>
      </w:r>
      <w:r w:rsidR="001D00DF">
        <w:t>lockdowns</w:t>
      </w:r>
      <w:r w:rsidR="75591F5D">
        <w:t>”</w:t>
      </w:r>
      <w:r w:rsidR="00F436EB">
        <w:t>.</w:t>
      </w:r>
      <w:r w:rsidR="006E2232">
        <w:t xml:space="preserve"> </w:t>
      </w:r>
    </w:p>
    <w:p w14:paraId="2CE8472C" w14:textId="77777777" w:rsidR="00F436EB" w:rsidRDefault="00F436EB" w:rsidP="00AF69FD">
      <w:pPr>
        <w:spacing w:line="480" w:lineRule="auto"/>
      </w:pPr>
    </w:p>
    <w:p w14:paraId="44EC9494" w14:textId="723AE36C" w:rsidR="00E56CB6" w:rsidRDefault="0083681D" w:rsidP="00AF69FD">
      <w:pPr>
        <w:spacing w:line="480" w:lineRule="auto"/>
      </w:pPr>
      <w:r>
        <w:t xml:space="preserve">Like most countries, the UK </w:t>
      </w:r>
      <w:r w:rsidR="00207CD4">
        <w:t>implemented</w:t>
      </w:r>
      <w:r>
        <w:t xml:space="preserve"> a number of </w:t>
      </w:r>
      <w:r w:rsidR="00D557ED">
        <w:t xml:space="preserve">legally-binding restrictions to limit </w:t>
      </w:r>
      <w:r w:rsidR="00207CD4">
        <w:t xml:space="preserve">social </w:t>
      </w:r>
      <w:r w:rsidR="00D557ED">
        <w:t>interactions</w:t>
      </w:r>
      <w:r w:rsidR="00600C9F">
        <w:t xml:space="preserve"> in an attempt to control SARS-CoV</w:t>
      </w:r>
      <w:r w:rsidR="007F66F3">
        <w:t>-</w:t>
      </w:r>
      <w:r w:rsidR="00600C9F">
        <w:t>2 transmission</w:t>
      </w:r>
      <w:r w:rsidR="00D557ED">
        <w:t xml:space="preserve"> </w:t>
      </w:r>
      <w:r>
        <w:fldChar w:fldCharType="begin"/>
      </w:r>
      <w:r>
        <w:instrText xml:space="preserve"> ADDIN EN.CITE &lt;EndNote&gt;&lt;Cite&gt;&lt;Author&gt;Brown&lt;/Author&gt;&lt;Year&gt;2021&lt;/Year&gt;&lt;RecNum&gt;1856&lt;/RecNum&gt;&lt;DisplayText&gt;(4)&lt;/DisplayText&gt;&lt;record&gt;&lt;rec-number&gt;1856&lt;/rec-number&gt;&lt;foreign-keys&gt;&lt;key app="EN" db-id="xvxt2tv5mdae5ze0er7vxpwpzxerawzrvfta" timestamp="1689586028"&gt;1856&lt;/key&gt;&lt;/foreign-keys&gt;&lt;ref-type name="Government Document"&gt;46&lt;/ref-type&gt;&lt;contributors&gt;&lt;authors&gt;&lt;author&gt;Brown, Jennifer; Kirk-Wade, Esme; Baker, Carl; Barber, Sarah &lt;/author&gt;&lt;/authors&gt;&lt;/contributors&gt;&lt;titles&gt;&lt;title&gt;Coronavirus: A history of English lockdown laws&lt;/title&gt;&lt;/titles&gt;&lt;dates&gt;&lt;year&gt;2021&lt;/year&gt;&lt;/dates&gt;&lt;pub-location&gt;House of Commons Library&lt;/pub-location&gt;&lt;urls&gt;&lt;related-urls&gt;&lt;url&gt;https://commonslibrary.parliament.uk/research-briefings/cbp-9068/&lt;/url&gt;&lt;/related-urls&gt;&lt;/urls&gt;&lt;/record&gt;&lt;/Cite&gt;&lt;/EndNote&gt;</w:instrText>
      </w:r>
      <w:r>
        <w:fldChar w:fldCharType="separate"/>
      </w:r>
      <w:r w:rsidR="00345B72" w:rsidRPr="1A1BFE96">
        <w:rPr>
          <w:noProof/>
        </w:rPr>
        <w:t>(4)</w:t>
      </w:r>
      <w:r>
        <w:fldChar w:fldCharType="end"/>
      </w:r>
      <w:r w:rsidR="00FD21DE">
        <w:t xml:space="preserve"> that varied in the first </w:t>
      </w:r>
      <w:r w:rsidR="00EA7A6C">
        <w:t>two years of the pandemic</w:t>
      </w:r>
      <w:r w:rsidR="00D557ED">
        <w:t>. N</w:t>
      </w:r>
      <w:r w:rsidR="00C47B69">
        <w:t xml:space="preserve">ational lockdowns were first introduced </w:t>
      </w:r>
      <w:r w:rsidR="002B6D0B">
        <w:t xml:space="preserve">on </w:t>
      </w:r>
      <w:r w:rsidR="007277A1">
        <w:t xml:space="preserve">16 </w:t>
      </w:r>
      <w:r w:rsidR="000572CA">
        <w:t>March</w:t>
      </w:r>
      <w:r w:rsidR="42212993">
        <w:t xml:space="preserve"> </w:t>
      </w:r>
      <w:r w:rsidR="0059394B">
        <w:t>2020,</w:t>
      </w:r>
      <w:r w:rsidR="00910B38">
        <w:t xml:space="preserve"> with a strict</w:t>
      </w:r>
      <w:r w:rsidR="00D557ED">
        <w:t xml:space="preserve"> </w:t>
      </w:r>
      <w:r w:rsidR="00910B38">
        <w:t>stay-at-home message</w:t>
      </w:r>
      <w:r w:rsidR="005E1AD5">
        <w:t xml:space="preserve">. This continued until the beginning of June </w:t>
      </w:r>
      <w:r w:rsidR="00DE52A0">
        <w:t>when, with cases falling,</w:t>
      </w:r>
      <w:r w:rsidR="005E1AD5">
        <w:t xml:space="preserve"> some </w:t>
      </w:r>
      <w:r w:rsidR="005C56EC">
        <w:t>relaxation allowed groups of up to six people to meet outside</w:t>
      </w:r>
      <w:r w:rsidR="00DE52A0">
        <w:t xml:space="preserve"> and b</w:t>
      </w:r>
      <w:r w:rsidR="005C56EC">
        <w:t>y the 4</w:t>
      </w:r>
      <w:r w:rsidR="00AC7CA2">
        <w:t xml:space="preserve"> </w:t>
      </w:r>
      <w:r w:rsidR="005C56EC">
        <w:t xml:space="preserve">July, most lockdown </w:t>
      </w:r>
      <w:r w:rsidR="00B55FE0">
        <w:t>restrictions had been lifted</w:t>
      </w:r>
      <w:r w:rsidR="00743EE1">
        <w:t xml:space="preserve">. </w:t>
      </w:r>
      <w:r w:rsidR="00D46E12">
        <w:t>In September</w:t>
      </w:r>
      <w:r w:rsidR="00BD11AF">
        <w:t xml:space="preserve"> </w:t>
      </w:r>
      <w:r w:rsidR="00743EE1">
        <w:t>it</w:t>
      </w:r>
      <w:r w:rsidR="003D7C89">
        <w:t xml:space="preserve"> </w:t>
      </w:r>
      <w:r w:rsidR="00D46E12">
        <w:t xml:space="preserve">again </w:t>
      </w:r>
      <w:r w:rsidR="003D7C89">
        <w:t>became</w:t>
      </w:r>
      <w:r w:rsidR="00743EE1">
        <w:t xml:space="preserve"> illegal to meet in groups </w:t>
      </w:r>
      <w:r w:rsidR="003D7C89">
        <w:t xml:space="preserve">of more </w:t>
      </w:r>
      <w:r w:rsidR="00743EE1">
        <w:t>than six people</w:t>
      </w:r>
      <w:r w:rsidR="00B63EF3">
        <w:t xml:space="preserve">, </w:t>
      </w:r>
      <w:r w:rsidR="00E56CB6">
        <w:t xml:space="preserve">and </w:t>
      </w:r>
      <w:r w:rsidR="00B63EF3">
        <w:t>a national ‘tier</w:t>
      </w:r>
      <w:r w:rsidR="008558AD">
        <w:t>’</w:t>
      </w:r>
      <w:r w:rsidR="00B63EF3">
        <w:t xml:space="preserve"> system was introduced </w:t>
      </w:r>
      <w:r w:rsidR="00D46E12">
        <w:t xml:space="preserve">in October 2020 </w:t>
      </w:r>
      <w:r w:rsidR="00B63EF3">
        <w:t xml:space="preserve">to enable </w:t>
      </w:r>
      <w:r w:rsidR="00E56CB6">
        <w:t>restrictions</w:t>
      </w:r>
      <w:r w:rsidR="00B63EF3">
        <w:t xml:space="preserve"> to better reflect regional differences in disease prevalence</w:t>
      </w:r>
      <w:r w:rsidR="00E56CB6">
        <w:t xml:space="preserve">. </w:t>
      </w:r>
      <w:r w:rsidR="00AE4F3C">
        <w:t>Despite these efforts</w:t>
      </w:r>
      <w:r w:rsidR="00E56CB6">
        <w:t xml:space="preserve">, a second period of national restrictions </w:t>
      </w:r>
      <w:r w:rsidR="000C7E2E">
        <w:t xml:space="preserve">began </w:t>
      </w:r>
      <w:r w:rsidR="00E56CB6">
        <w:t>on the 5 November 2020</w:t>
      </w:r>
      <w:r w:rsidR="00EF61F4">
        <w:t>. An effort to lift restrictions</w:t>
      </w:r>
      <w:r w:rsidR="00AA34CD">
        <w:t xml:space="preserve"> at the beginning of December</w:t>
      </w:r>
      <w:r w:rsidR="003E4F98">
        <w:t>, again</w:t>
      </w:r>
      <w:r w:rsidR="00AA34CD">
        <w:t xml:space="preserve"> under </w:t>
      </w:r>
      <w:r w:rsidR="003E4F98">
        <w:t>a</w:t>
      </w:r>
      <w:r w:rsidR="00AA34CD">
        <w:t xml:space="preserve"> tiered system</w:t>
      </w:r>
      <w:r w:rsidR="003E4F98">
        <w:t>,</w:t>
      </w:r>
      <w:r w:rsidR="007B70C3">
        <w:t xml:space="preserve"> gradually </w:t>
      </w:r>
      <w:r w:rsidR="00027FE7">
        <w:t>failed</w:t>
      </w:r>
      <w:r w:rsidR="00AE4F3C">
        <w:t xml:space="preserve"> with the introduction of a fourth tier</w:t>
      </w:r>
      <w:r w:rsidR="007B70C3">
        <w:t xml:space="preserve"> within two weeks</w:t>
      </w:r>
      <w:r w:rsidR="0058236F">
        <w:t xml:space="preserve">, </w:t>
      </w:r>
      <w:r w:rsidR="006061A8">
        <w:t xml:space="preserve">a consequence </w:t>
      </w:r>
      <w:r w:rsidR="00027FE7">
        <w:t>of</w:t>
      </w:r>
      <w:r w:rsidR="006061A8">
        <w:t xml:space="preserve"> the emergence of </w:t>
      </w:r>
      <w:r w:rsidR="4887BFF7">
        <w:t xml:space="preserve">a </w:t>
      </w:r>
      <w:r w:rsidR="001D5F01">
        <w:t xml:space="preserve">rapidly spreading </w:t>
      </w:r>
      <w:r w:rsidR="6C1AB359">
        <w:t xml:space="preserve">SARS-CoV-2 </w:t>
      </w:r>
      <w:r w:rsidR="001D5F01">
        <w:t xml:space="preserve">lineage </w:t>
      </w:r>
      <w:r w:rsidR="00027FE7">
        <w:t>which</w:t>
      </w:r>
      <w:r w:rsidR="006061A8">
        <w:t xml:space="preserve"> later became known as the </w:t>
      </w:r>
      <w:r w:rsidR="008558AD">
        <w:t>A</w:t>
      </w:r>
      <w:r w:rsidR="006061A8">
        <w:t>lpha variant</w:t>
      </w:r>
      <w:r w:rsidR="001D5F01">
        <w:t xml:space="preserve"> </w:t>
      </w:r>
      <w:r>
        <w:fldChar w:fldCharType="begin"/>
      </w:r>
      <w:r>
        <w:instrText xml:space="preserve"> ADDIN EN.CITE &lt;EndNote&gt;&lt;Cite&gt;&lt;Author&gt;Davies&lt;/Author&gt;&lt;Year&gt;2021&lt;/Year&gt;&lt;RecNum&gt;1857&lt;/RecNum&gt;&lt;DisplayText&gt;(5)&lt;/DisplayText&gt;&lt;record&gt;&lt;rec-number&gt;1857&lt;/rec-number&gt;&lt;foreign-keys&gt;&lt;key app="EN" db-id="xvxt2tv5mdae5ze0er7vxpwpzxerawzrvfta" timestamp="1689587318"&gt;1857&lt;/key&gt;&lt;/foreign-keys&gt;&lt;ref-type name="Journal Article"&gt;17&lt;/ref-type&gt;&lt;contributors&gt;&lt;authors&gt;&lt;author&gt;Davies, Nicholas G&lt;/author&gt;&lt;author&gt;Abbott, Sam&lt;/author&gt;&lt;author&gt;Barnard, Rosanna C&lt;/author&gt;&lt;author&gt;Jarvis, Christopher I&lt;/author&gt;&lt;author&gt;Kucharski, Adam J&lt;/author&gt;&lt;author&gt;Munday, James D&lt;/author&gt;&lt;author&gt;Pearson, Carl AB&lt;/author&gt;&lt;author&gt;Russell, Timothy W&lt;/author&gt;&lt;author&gt;Tully, Damien C&lt;/author&gt;&lt;author&gt;Washburne, Alex D&lt;/author&gt;&lt;/authors&gt;&lt;/contributors&gt;&lt;titles&gt;&lt;title&gt;Estimated transmissibility and impact of SARS-CoV-2 lineage B. 1.1. 7 in England&lt;/title&gt;&lt;secondary-title&gt;Science&lt;/secondary-title&gt;&lt;/titles&gt;&lt;periodical&gt;&lt;full-title&gt;Science&lt;/full-title&gt;&lt;/periodical&gt;&lt;pages&gt;eabg3055&lt;/pages&gt;&lt;volume&gt;372&lt;/volume&gt;&lt;number&gt;6538&lt;/number&gt;&lt;dates&gt;&lt;year&gt;2021&lt;/year&gt;&lt;/dates&gt;&lt;isbn&gt;0036-8075&lt;/isbn&gt;&lt;urls&gt;&lt;/urls&gt;&lt;/record&gt;&lt;/Cite&gt;&lt;/EndNote&gt;</w:instrText>
      </w:r>
      <w:r>
        <w:fldChar w:fldCharType="separate"/>
      </w:r>
      <w:r w:rsidR="00345B72" w:rsidRPr="1A1BFE96">
        <w:rPr>
          <w:noProof/>
        </w:rPr>
        <w:t>(5)</w:t>
      </w:r>
      <w:r>
        <w:fldChar w:fldCharType="end"/>
      </w:r>
      <w:r w:rsidR="007E2D85">
        <w:t xml:space="preserve"> and </w:t>
      </w:r>
      <w:r w:rsidR="007B70C3">
        <w:t>ultimately the third national lockdown</w:t>
      </w:r>
      <w:r w:rsidR="0046196F">
        <w:t xml:space="preserve"> on</w:t>
      </w:r>
      <w:r w:rsidR="00FD5D49">
        <w:t xml:space="preserve"> </w:t>
      </w:r>
      <w:r w:rsidR="00AC7CA2">
        <w:t xml:space="preserve">6 </w:t>
      </w:r>
      <w:r w:rsidR="0046196F">
        <w:t>January</w:t>
      </w:r>
      <w:r w:rsidR="7243E045">
        <w:t xml:space="preserve">, </w:t>
      </w:r>
      <w:r w:rsidR="0046196F">
        <w:t xml:space="preserve">2021. With vaccines </w:t>
      </w:r>
      <w:r w:rsidR="00EF0DF2">
        <w:t xml:space="preserve">then </w:t>
      </w:r>
      <w:r w:rsidR="0046196F">
        <w:t xml:space="preserve">available, a phased exit from lockdown was implemented </w:t>
      </w:r>
      <w:r w:rsidR="00467E0E">
        <w:t xml:space="preserve">from March </w:t>
      </w:r>
      <w:r w:rsidR="00027FE7">
        <w:t xml:space="preserve">2021 </w:t>
      </w:r>
      <w:r w:rsidR="00467E0E">
        <w:t>with the eventual lifting of all restrictions in July 2021.</w:t>
      </w:r>
    </w:p>
    <w:p w14:paraId="14F24DFF" w14:textId="77777777" w:rsidR="00222DA6" w:rsidRDefault="00222DA6" w:rsidP="00AF69FD">
      <w:pPr>
        <w:spacing w:line="480" w:lineRule="auto"/>
      </w:pPr>
    </w:p>
    <w:p w14:paraId="3BF674E7" w14:textId="70B7BA3F" w:rsidR="0065276A" w:rsidRDefault="00BE72A3">
      <w:pPr>
        <w:spacing w:line="480" w:lineRule="auto"/>
      </w:pPr>
      <w:r>
        <w:t xml:space="preserve">Although imperfect, </w:t>
      </w:r>
      <w:r w:rsidR="00D7309C">
        <w:t xml:space="preserve">NPIs </w:t>
      </w:r>
      <w:r w:rsidR="08D6CBB5">
        <w:t>succeeded</w:t>
      </w:r>
      <w:r w:rsidR="00D7309C">
        <w:t xml:space="preserve"> </w:t>
      </w:r>
      <w:r w:rsidR="000E46E6">
        <w:t>in</w:t>
      </w:r>
      <w:r w:rsidR="00D7309C">
        <w:t xml:space="preserve"> </w:t>
      </w:r>
      <w:r w:rsidR="063CE373">
        <w:t>controlling or at least delaying</w:t>
      </w:r>
      <w:r w:rsidR="00D7309C">
        <w:t xml:space="preserve"> the spread of SARS-CoV</w:t>
      </w:r>
      <w:r w:rsidR="00C23C1D">
        <w:t>-</w:t>
      </w:r>
      <w:r w:rsidR="00D7309C">
        <w:t>2</w:t>
      </w:r>
      <w:r w:rsidR="006441BC">
        <w:t xml:space="preserve"> </w:t>
      </w:r>
      <w:r>
        <w:fldChar w:fldCharType="begin"/>
      </w:r>
      <w:r>
        <w:instrText xml:space="preserve"> ADDIN EN.CITE &lt;EndNote&gt;&lt;Cite&gt;&lt;Author&gt;Knock&lt;/Author&gt;&lt;Year&gt;2021&lt;/Year&gt;&lt;RecNum&gt;1879&lt;/RecNum&gt;&lt;DisplayText&gt;(6)&lt;/DisplayText&gt;&lt;record&gt;&lt;rec-number&gt;1879&lt;/rec-number&gt;&lt;foreign-keys&gt;&lt;key app="EN" db-id="xvxt2tv5mdae5ze0er7vxpwpzxerawzrvfta" timestamp="1694012727"&gt;1879&lt;/key&gt;&lt;/foreign-keys&gt;&lt;ref-type name="Journal Article"&gt;17&lt;/ref-type&gt;&lt;contributors&gt;&lt;authors&gt;&lt;author&gt;Knock, Edward S.&lt;/author&gt;&lt;author&gt;Whittles, Lilith K.&lt;/author&gt;&lt;author&gt;Lees, John A.&lt;/author&gt;&lt;author&gt;Perez-Guzman, Pablo N.&lt;/author&gt;&lt;author&gt;Verity, Robert&lt;/author&gt;&lt;author&gt;FitzJohn, Richard G.&lt;/author&gt;&lt;author&gt;Gaythorpe, Katy A. M.&lt;/author&gt;&lt;author&gt;Imai, Natsuko&lt;/author&gt;&lt;author&gt;Hinsley, Wes&lt;/author&gt;&lt;author&gt;Okell, Lucy C.&lt;/author&gt;&lt;author&gt;Rosello, Alicia&lt;/author&gt;&lt;author&gt;Kantas, Nikolas&lt;/author&gt;&lt;author&gt;Walters, Caroline E.&lt;/author&gt;&lt;author&gt;Bhatia, Sangeeta&lt;/author&gt;&lt;author&gt;Watson, Oliver J.&lt;/author&gt;&lt;author&gt;Whittaker, Charlie&lt;/author&gt;&lt;author&gt;Cattarino, Lorenzo&lt;/author&gt;&lt;author&gt;Boonyasiri, Adhiratha&lt;/author&gt;&lt;author&gt;Djaafara, Bimandra A.&lt;/author&gt;&lt;author&gt;Fraser, Keith&lt;/author&gt;&lt;author&gt;Fu, Han&lt;/author&gt;&lt;author&gt;Wang, Haowei&lt;/author&gt;&lt;author&gt;Xi, Xiaoyue&lt;/author&gt;&lt;author&gt;Donnelly, Christl A.&lt;/author&gt;&lt;author&gt;Jauneikaite, Elita&lt;/author&gt;&lt;author&gt;Laydon, Daniel J.&lt;/author&gt;&lt;author&gt;White, Peter J.&lt;/author&gt;&lt;author&gt;Ghani, Azra C.&lt;/author&gt;&lt;author&gt;Ferguson, Neil M.&lt;/author&gt;&lt;author&gt;Cori, Anne&lt;/author&gt;&lt;author&gt;Baguelin, Marc&lt;/author&gt;&lt;/authors&gt;&lt;/contributors&gt;&lt;titles&gt;&lt;title&gt;Key epidemiological drivers and impact of interventions in the 2020 SARS-CoV-2 epidemic in England&lt;/title&gt;&lt;secondary-title&gt;Science Translational Medicine&lt;/secondary-title&gt;&lt;/titles&gt;&lt;periodical&gt;&lt;full-title&gt;Science Translational Medicine&lt;/full-title&gt;&lt;/periodical&gt;&lt;pages&gt;eabg4262&lt;/pages&gt;&lt;volume&gt;13&lt;/volume&gt;&lt;number&gt;602&lt;/number&gt;&lt;dates&gt;&lt;year&gt;2021&lt;/year&gt;&lt;/dates&gt;&lt;urls&gt;&lt;related-urls&gt;&lt;url&gt;https://www.science.org/doi/abs/10.1126/scitranslmed.abg4262&lt;/url&gt;&lt;/related-urls&gt;&lt;/urls&gt;&lt;electronic-resource-num&gt;doi:10.1126/scitranslmed.abg4262&lt;/electronic-resource-num&gt;&lt;/record&gt;&lt;/Cite&gt;&lt;/EndNote&gt;</w:instrText>
      </w:r>
      <w:r>
        <w:fldChar w:fldCharType="separate"/>
      </w:r>
      <w:r w:rsidR="006441BC" w:rsidRPr="1A1BFE96">
        <w:rPr>
          <w:noProof/>
        </w:rPr>
        <w:t>(6)</w:t>
      </w:r>
      <w:r>
        <w:fldChar w:fldCharType="end"/>
      </w:r>
      <w:r>
        <w:t>.</w:t>
      </w:r>
      <w:r w:rsidR="00AC7993">
        <w:t xml:space="preserve"> </w:t>
      </w:r>
      <w:r w:rsidR="00442C69">
        <w:t>As NPIs are</w:t>
      </w:r>
      <w:r w:rsidR="00A556FE">
        <w:t xml:space="preserve"> </w:t>
      </w:r>
      <w:r w:rsidR="008C5F6B">
        <w:t>non-specific</w:t>
      </w:r>
      <w:r w:rsidR="00442C69">
        <w:t xml:space="preserve"> measures</w:t>
      </w:r>
      <w:r w:rsidR="008C5F6B">
        <w:t xml:space="preserve">, </w:t>
      </w:r>
      <w:r w:rsidR="1856D02B">
        <w:t xml:space="preserve">the epidemiology </w:t>
      </w:r>
      <w:r w:rsidR="00330309">
        <w:t xml:space="preserve">of </w:t>
      </w:r>
      <w:r w:rsidR="1856D02B">
        <w:t>other respiratory pathogens</w:t>
      </w:r>
      <w:r w:rsidR="00350F61">
        <w:t xml:space="preserve"> </w:t>
      </w:r>
      <w:r w:rsidR="009C47D1">
        <w:t>was</w:t>
      </w:r>
      <w:r w:rsidR="1BC75A78">
        <w:t xml:space="preserve"> also </w:t>
      </w:r>
      <w:r w:rsidR="006631C1">
        <w:t>impacted.</w:t>
      </w:r>
      <w:r w:rsidR="00E9797A">
        <w:t xml:space="preserve"> </w:t>
      </w:r>
      <w:r w:rsidR="00334B90">
        <w:t>Using d</w:t>
      </w:r>
      <w:r w:rsidR="001C169A">
        <w:t>ata from the UK’s Health Security Agency (UKHSA)</w:t>
      </w:r>
      <w:r w:rsidR="00036460">
        <w:t xml:space="preserve"> </w:t>
      </w:r>
      <w:r w:rsidR="00334B90">
        <w:t xml:space="preserve">it was shown </w:t>
      </w:r>
      <w:r w:rsidR="00036460">
        <w:t>that</w:t>
      </w:r>
      <w:r w:rsidR="00EE2F8C">
        <w:t xml:space="preserve"> the number of notifiable disease cases</w:t>
      </w:r>
      <w:r w:rsidR="004B3DD4">
        <w:t xml:space="preserve"> </w:t>
      </w:r>
      <w:r w:rsidR="00CF022A">
        <w:t>(</w:t>
      </w:r>
      <w:r w:rsidR="009C47D1">
        <w:t xml:space="preserve">including </w:t>
      </w:r>
      <w:r w:rsidR="00CF022A">
        <w:t xml:space="preserve">measles, mumps, </w:t>
      </w:r>
      <w:r w:rsidR="004A07C8">
        <w:t xml:space="preserve">meningococcal </w:t>
      </w:r>
      <w:r w:rsidR="00CF022A">
        <w:t xml:space="preserve">meningitis, scarlet fever, </w:t>
      </w:r>
      <w:r w:rsidR="004B3DD4">
        <w:t>pertussis,</w:t>
      </w:r>
      <w:r w:rsidR="00CF022A">
        <w:t xml:space="preserve"> food poisoning</w:t>
      </w:r>
      <w:r w:rsidR="0064464C">
        <w:t xml:space="preserve"> and invasive pneumococcal disease (IPD)</w:t>
      </w:r>
      <w:r w:rsidR="00CF022A">
        <w:t>)</w:t>
      </w:r>
      <w:r w:rsidR="00EE2F8C">
        <w:t xml:space="preserve"> </w:t>
      </w:r>
      <w:r w:rsidR="00A3464D">
        <w:t>fell by over 80%</w:t>
      </w:r>
      <w:r w:rsidR="00D16DD1">
        <w:t xml:space="preserve"> </w:t>
      </w:r>
      <w:r w:rsidR="0051441F">
        <w:t xml:space="preserve">in England </w:t>
      </w:r>
      <w:r>
        <w:fldChar w:fldCharType="begin"/>
      </w:r>
      <w:r>
        <w:instrText xml:space="preserve"> ADDIN EN.CITE &lt;EndNote&gt;&lt;Cite&gt;&lt;Author&gt;Nash&lt;/Author&gt;&lt;Year&gt;2022&lt;/Year&gt;&lt;RecNum&gt;1858&lt;/RecNum&gt;&lt;DisplayText&gt;(7)&lt;/DisplayText&gt;&lt;record&gt;&lt;rec-number&gt;1858&lt;/rec-number&gt;&lt;foreign-keys&gt;&lt;key app="EN" db-id="xvxt2tv5mdae5ze0er7vxpwpzxerawzrvfta" timestamp="1689588511"&gt;1858&lt;/key&gt;&lt;/foreign-keys&gt;&lt;ref-type name="Journal Article"&gt;17&lt;/ref-type&gt;&lt;contributors&gt;&lt;authors&gt;&lt;author&gt;Nash, Katrina&lt;/author&gt;&lt;author&gt;Lai, Jo&lt;/author&gt;&lt;author&gt;Sandhu, Karanbir&lt;/author&gt;&lt;author&gt;Chandan, Joht Singh&lt;/author&gt;&lt;author&gt;Shantikumar, Saran&lt;/author&gt;&lt;author&gt;Ogunlayi, Fatai&lt;/author&gt;&lt;author&gt;Coleman, Paul C.&lt;/author&gt;&lt;/authors&gt;&lt;/contributors&gt;&lt;titles&gt;&lt;title&gt;Impact of national COVID-19 restrictions on incidence of notifiable communicable diseases in England: an interrupted time series analysis&lt;/title&gt;&lt;secondary-title&gt;BMC Public Health&lt;/secondary-title&gt;&lt;/titles&gt;&lt;periodical&gt;&lt;full-title&gt;BMC Public Health&lt;/full-title&gt;&lt;/periodical&gt;&lt;pages&gt;2318&lt;/pages&gt;&lt;volume&gt;22&lt;/volume&gt;&lt;number&gt;1&lt;/number&gt;&lt;dates&gt;&lt;year&gt;2022&lt;/year&gt;&lt;pub-dates&gt;&lt;date&gt;2022/12/12&lt;/date&gt;&lt;/pub-dates&gt;&lt;/dates&gt;&lt;isbn&gt;1471-2458&lt;/isbn&gt;&lt;urls&gt;&lt;related-urls&gt;&lt;url&gt;https://doi.org/10.1186/s12889-022-14796-0&lt;/url&gt;&lt;/related-urls&gt;&lt;/urls&gt;&lt;electronic-resource-num&gt;10.1186/s12889-022-14796-0&lt;/electronic-resource-num&gt;&lt;/record&gt;&lt;/Cite&gt;&lt;/EndNote&gt;</w:instrText>
      </w:r>
      <w:r>
        <w:fldChar w:fldCharType="separate"/>
      </w:r>
      <w:r w:rsidR="006441BC" w:rsidRPr="1A1BFE96">
        <w:rPr>
          <w:noProof/>
        </w:rPr>
        <w:t>(7)</w:t>
      </w:r>
      <w:r>
        <w:fldChar w:fldCharType="end"/>
      </w:r>
      <w:r w:rsidR="00A1345E">
        <w:t xml:space="preserve"> during the early periods of national lockdown</w:t>
      </w:r>
      <w:r w:rsidR="00A3464D">
        <w:t>.</w:t>
      </w:r>
      <w:r w:rsidR="00184DEA">
        <w:t xml:space="preserve"> </w:t>
      </w:r>
      <w:r w:rsidR="00531E84">
        <w:t xml:space="preserve">As </w:t>
      </w:r>
      <w:r w:rsidR="00184DEA" w:rsidRPr="1A1BFE96">
        <w:rPr>
          <w:i/>
          <w:iCs/>
        </w:rPr>
        <w:t>Streptococcus pneumoniae</w:t>
      </w:r>
      <w:r w:rsidR="00184DEA">
        <w:t>, the pneumococcus, is</w:t>
      </w:r>
      <w:r w:rsidR="00B35DC5">
        <w:t xml:space="preserve"> transmitted via respiratory droplets</w:t>
      </w:r>
      <w:r w:rsidR="001722B7">
        <w:t xml:space="preserve"> </w:t>
      </w:r>
      <w:r>
        <w:fldChar w:fldCharType="begin"/>
      </w:r>
      <w:r>
        <w:instrText xml:space="preserve"> ADDIN EN.CITE &lt;EndNote&gt;&lt;Cite&gt;&lt;Author&gt;Weiser&lt;/Author&gt;&lt;Year&gt;2018&lt;/Year&gt;&lt;RecNum&gt;1860&lt;/RecNum&gt;&lt;DisplayText&gt;(8)&lt;/DisplayText&gt;&lt;record&gt;&lt;rec-number&gt;1860&lt;/rec-number&gt;&lt;foreign-keys&gt;&lt;key app="EN" db-id="xvxt2tv5mdae5ze0er7vxpwpzxerawzrvfta" timestamp="1689589548"&gt;1860&lt;/key&gt;&lt;/foreign-keys&gt;&lt;ref-type name="Journal Article"&gt;17&lt;/ref-type&gt;&lt;contributors&gt;&lt;authors&gt;&lt;author&gt;Weiser, Jeffrey N.&lt;/author&gt;&lt;author&gt;Ferreira, Daniela M.&lt;/author&gt;&lt;author&gt;Paton, James C.&lt;/author&gt;&lt;/authors&gt;&lt;/contributors&gt;&lt;titles&gt;&lt;title&gt;Streptococcus pneumoniae: transmission, colonization and invasion&lt;/title&gt;&lt;secondary-title&gt;Nature Reviews Microbiology&lt;/secondary-title&gt;&lt;/titles&gt;&lt;periodical&gt;&lt;full-title&gt;Nature Reviews Microbiology&lt;/full-title&gt;&lt;/periodical&gt;&lt;pages&gt;355-367&lt;/pages&gt;&lt;volume&gt;16&lt;/volume&gt;&lt;number&gt;6&lt;/number&gt;&lt;dates&gt;&lt;year&gt;2018&lt;/year&gt;&lt;pub-dates&gt;&lt;date&gt;2018/06/01&lt;/date&gt;&lt;/pub-dates&gt;&lt;/dates&gt;&lt;isbn&gt;1740-1534&lt;/isbn&gt;&lt;urls&gt;&lt;related-urls&gt;&lt;url&gt;https://doi.org/10.1038/s41579-018-0001-8&lt;/url&gt;&lt;/related-urls&gt;&lt;/urls&gt;&lt;electronic-resource-num&gt;10.1038/s41579-018-0001-8&lt;/electronic-resource-num&gt;&lt;/record&gt;&lt;/Cite&gt;&lt;/EndNote&gt;</w:instrText>
      </w:r>
      <w:r>
        <w:fldChar w:fldCharType="separate"/>
      </w:r>
      <w:r w:rsidR="006441BC" w:rsidRPr="1A1BFE96">
        <w:rPr>
          <w:noProof/>
        </w:rPr>
        <w:t>(8)</w:t>
      </w:r>
      <w:r>
        <w:fldChar w:fldCharType="end"/>
      </w:r>
      <w:r w:rsidR="00A96692">
        <w:t xml:space="preserve">, </w:t>
      </w:r>
      <w:r w:rsidR="00C451A6">
        <w:t xml:space="preserve">it is unsurprising that invasive </w:t>
      </w:r>
      <w:r w:rsidR="00A96692">
        <w:t xml:space="preserve">disease </w:t>
      </w:r>
      <w:r w:rsidR="00C451A6">
        <w:t xml:space="preserve">and pneumonia associated with this pathogen </w:t>
      </w:r>
      <w:r w:rsidR="00A96692">
        <w:t xml:space="preserve">fell </w:t>
      </w:r>
      <w:r w:rsidR="008C55B7">
        <w:t xml:space="preserve">as a consequence of </w:t>
      </w:r>
      <w:r w:rsidR="001731BC">
        <w:t>NPIs</w:t>
      </w:r>
      <w:r w:rsidR="00AD5633">
        <w:t xml:space="preserve">, </w:t>
      </w:r>
      <w:r w:rsidR="31FF2738">
        <w:t xml:space="preserve">documented </w:t>
      </w:r>
      <w:r w:rsidR="00A77852">
        <w:t xml:space="preserve">in the UK </w:t>
      </w:r>
      <w:r w:rsidR="00AD5633">
        <w:t>and across</w:t>
      </w:r>
      <w:r w:rsidR="0A7D380F">
        <w:t xml:space="preserve"> </w:t>
      </w:r>
      <w:r w:rsidR="00110329">
        <w:t>26 other countries</w:t>
      </w:r>
      <w:r w:rsidR="00007238">
        <w:t xml:space="preserve"> </w:t>
      </w:r>
      <w:r>
        <w:fldChar w:fldCharType="begin">
          <w:fldData xml:space="preserve">PEVuZE5vdGU+PENpdGU+PEF1dGhvcj5CcnVlZ2dlbWFubjwvQXV0aG9yPjxZZWFyPjIwMjE8L1ll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</w:fldData>
        </w:fldChar>
      </w:r>
      <w:r>
        <w:instrText xml:space="preserve"> ADDIN EN.CITE </w:instrText>
      </w:r>
      <w:r>
        <w:fldChar w:fldCharType="begin">
          <w:fldData xml:space="preserve">PEVuZE5vdGU+PENpdGU+PEF1dGhvcj5CcnVlZ2dlbWFubjwvQXV0aG9yPjxZZWFyPjIwMjE8L1ll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</w:fldData>
        </w:fldChar>
      </w:r>
      <w:r>
        <w:instrText xml:space="preserve"> ADDIN EN.CITE.DATA </w:instrText>
      </w:r>
      <w:r>
        <w:fldChar w:fldCharType="end"/>
      </w:r>
      <w:r>
        <w:fldChar w:fldCharType="separate"/>
      </w:r>
      <w:r w:rsidR="006441BC" w:rsidRPr="1A1BFE96">
        <w:rPr>
          <w:noProof/>
        </w:rPr>
        <w:t>(9, 10)</w:t>
      </w:r>
      <w:r>
        <w:fldChar w:fldCharType="end"/>
      </w:r>
      <w:r w:rsidR="00110329">
        <w:t>.</w:t>
      </w:r>
      <w:r w:rsidR="006631C1">
        <w:t xml:space="preserve"> </w:t>
      </w:r>
      <w:r w:rsidR="008E2681">
        <w:t xml:space="preserve">However, </w:t>
      </w:r>
      <w:r w:rsidR="00427652">
        <w:t xml:space="preserve">data suggest </w:t>
      </w:r>
      <w:r w:rsidR="00F01875">
        <w:t xml:space="preserve">that although carriage density was impacted in some countries </w:t>
      </w:r>
      <w:r>
        <w:fldChar w:fldCharType="begin">
          <w:fldData xml:space="preserve">PEVuZE5vdGU+PENpdGU+PEF1dGhvcj5OYXRpb248L0F1dGhvcj48WWVhcj4yMDIzPC9ZZWFyPjxS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</w:fldData>
        </w:fldChar>
      </w:r>
      <w:r>
        <w:instrText xml:space="preserve"> ADDIN EN.CITE </w:instrText>
      </w:r>
      <w:r>
        <w:fldChar w:fldCharType="begin">
          <w:fldData xml:space="preserve">PEVuZE5vdGU+PENpdGU+PEF1dGhvcj5OYXRpb248L0F1dGhvcj48WWVhcj4yMDIzPC9ZZWFyPjxS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</w:fldData>
        </w:fldChar>
      </w:r>
      <w:r>
        <w:instrText xml:space="preserve"> ADDIN EN.CITE.DATA </w:instrText>
      </w:r>
      <w:r>
        <w:fldChar w:fldCharType="end"/>
      </w:r>
      <w:r>
        <w:fldChar w:fldCharType="separate"/>
      </w:r>
      <w:r w:rsidR="006441BC" w:rsidRPr="1A1BFE96">
        <w:rPr>
          <w:noProof/>
        </w:rPr>
        <w:t>(11)</w:t>
      </w:r>
      <w:r>
        <w:fldChar w:fldCharType="end"/>
      </w:r>
      <w:r w:rsidR="00F01875">
        <w:t xml:space="preserve">, </w:t>
      </w:r>
      <w:r w:rsidR="2C1CC2F6">
        <w:t>in other areas</w:t>
      </w:r>
      <w:r w:rsidR="00106390">
        <w:t xml:space="preserve"> </w:t>
      </w:r>
      <w:r w:rsidR="00F01875">
        <w:t>the</w:t>
      </w:r>
      <w:r w:rsidR="00106390">
        <w:t xml:space="preserve"> proportion of the community </w:t>
      </w:r>
      <w:r w:rsidR="001731BC">
        <w:t>that carried</w:t>
      </w:r>
      <w:r w:rsidR="00106390">
        <w:t xml:space="preserve"> this bacterium asymptomatically</w:t>
      </w:r>
      <w:r w:rsidR="00427652">
        <w:t xml:space="preserve"> remained largely unaffected </w:t>
      </w:r>
      <w:r>
        <w:fldChar w:fldCharType="begin">
          <w:fldData xml:space="preserve">PEVuZE5vdGU+PENpdGU+PEF1dGhvcj5XaWxsZW48L0F1dGhvcj48WWVhcj4yMDIyPC9ZZWFyPjxS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</w:fldData>
        </w:fldChar>
      </w:r>
      <w:r>
        <w:instrText xml:space="preserve"> ADDIN EN.CITE </w:instrText>
      </w:r>
      <w:r>
        <w:fldChar w:fldCharType="begin">
          <w:fldData xml:space="preserve">PEVuZE5vdGU+PENpdGU+PEF1dGhvcj5XaWxsZW48L0F1dGhvcj48WWVhcj4yMDIyPC9ZZWFyPjxS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</w:fldData>
        </w:fldChar>
      </w:r>
      <w:r>
        <w:instrText xml:space="preserve"> ADDIN EN.CITE.DATA </w:instrText>
      </w:r>
      <w:r>
        <w:fldChar w:fldCharType="end"/>
      </w:r>
      <w:r>
        <w:fldChar w:fldCharType="separate"/>
      </w:r>
      <w:r w:rsidR="006441BC" w:rsidRPr="1A1BFE96">
        <w:rPr>
          <w:noProof/>
        </w:rPr>
        <w:t>(12-14)</w:t>
      </w:r>
      <w:r>
        <w:fldChar w:fldCharType="end"/>
      </w:r>
      <w:r w:rsidR="000D2251">
        <w:t>.</w:t>
      </w:r>
      <w:r w:rsidR="00427652">
        <w:t xml:space="preserve"> </w:t>
      </w:r>
    </w:p>
    <w:p w14:paraId="7077814E" w14:textId="77777777" w:rsidR="0065276A" w:rsidRDefault="0065276A" w:rsidP="00AF69FD">
      <w:pPr>
        <w:spacing w:line="480" w:lineRule="auto"/>
      </w:pPr>
    </w:p>
    <w:p w14:paraId="208DCB67" w14:textId="1E67B9B3" w:rsidR="00725FB2" w:rsidRDefault="0065276A">
      <w:pPr>
        <w:spacing w:line="480" w:lineRule="auto"/>
      </w:pPr>
      <w:r>
        <w:t xml:space="preserve">Here we </w:t>
      </w:r>
      <w:r w:rsidR="009B5BF1">
        <w:t xml:space="preserve">investigate </w:t>
      </w:r>
      <w:r w:rsidR="00902A1C">
        <w:t xml:space="preserve">the impacts of </w:t>
      </w:r>
      <w:r w:rsidR="007A1739">
        <w:t xml:space="preserve">UK </w:t>
      </w:r>
      <w:r w:rsidR="00902A1C">
        <w:t xml:space="preserve">NPIs on </w:t>
      </w:r>
      <w:r w:rsidR="007A1739">
        <w:t>pneumococcal carriage</w:t>
      </w:r>
      <w:r w:rsidR="00902A1C">
        <w:t xml:space="preserve"> prevalenc</w:t>
      </w:r>
      <w:r w:rsidR="007A1739">
        <w:t>e</w:t>
      </w:r>
      <w:r w:rsidR="00C3252D">
        <w:t xml:space="preserve">, as well </w:t>
      </w:r>
      <w:r w:rsidR="17B83035">
        <w:t>impact on</w:t>
      </w:r>
      <w:r w:rsidR="00C3252D">
        <w:t xml:space="preserve"> other common upper respiratory tract pathobionts</w:t>
      </w:r>
      <w:r w:rsidR="002000AA">
        <w:t xml:space="preserve"> </w:t>
      </w:r>
      <w:r w:rsidR="00C3252D" w:rsidRPr="1A1BFE96">
        <w:rPr>
          <w:i/>
          <w:iCs/>
        </w:rPr>
        <w:t>Haemophilus inf</w:t>
      </w:r>
      <w:r w:rsidR="002026E0" w:rsidRPr="1A1BFE96">
        <w:rPr>
          <w:i/>
          <w:iCs/>
        </w:rPr>
        <w:t>l</w:t>
      </w:r>
      <w:r w:rsidR="00C3252D" w:rsidRPr="1A1BFE96">
        <w:rPr>
          <w:i/>
          <w:iCs/>
        </w:rPr>
        <w:t>uenzae</w:t>
      </w:r>
      <w:r w:rsidR="00C3252D">
        <w:t xml:space="preserve">, </w:t>
      </w:r>
      <w:r w:rsidR="00C3252D" w:rsidRPr="1A1BFE96">
        <w:rPr>
          <w:i/>
          <w:iCs/>
        </w:rPr>
        <w:t>Moraxella catarrhalis</w:t>
      </w:r>
      <w:r w:rsidR="00C3252D">
        <w:t xml:space="preserve">, </w:t>
      </w:r>
      <w:r w:rsidR="00C3252D" w:rsidRPr="1A1BFE96">
        <w:rPr>
          <w:i/>
          <w:iCs/>
        </w:rPr>
        <w:t>Staphylococcus aureus</w:t>
      </w:r>
      <w:r w:rsidR="00C3252D">
        <w:t xml:space="preserve"> and non-</w:t>
      </w:r>
      <w:r w:rsidR="00C3452A">
        <w:t>pne</w:t>
      </w:r>
      <w:r w:rsidR="00C36A8C">
        <w:t>umococci</w:t>
      </w:r>
      <w:r w:rsidR="00C3252D">
        <w:t xml:space="preserve"> </w:t>
      </w:r>
      <w:r w:rsidR="00137C1B">
        <w:t>a</w:t>
      </w:r>
      <w:r w:rsidR="00C3252D">
        <w:t>lpha-haemol</w:t>
      </w:r>
      <w:r w:rsidR="001F447B">
        <w:t xml:space="preserve">ytic </w:t>
      </w:r>
      <w:r w:rsidR="001F447B" w:rsidRPr="1A1BFE96">
        <w:rPr>
          <w:i/>
          <w:iCs/>
        </w:rPr>
        <w:t>Streptococci</w:t>
      </w:r>
      <w:r w:rsidR="001731BC">
        <w:rPr>
          <w:i/>
          <w:iCs/>
        </w:rPr>
        <w:t xml:space="preserve"> </w:t>
      </w:r>
      <w:r w:rsidR="001731BC">
        <w:t>in our long-running paediatric carriage study</w:t>
      </w:r>
      <w:r w:rsidR="00211224">
        <w:t>.</w:t>
      </w:r>
      <w:r>
        <w:br w:type="page"/>
      </w:r>
    </w:p>
    <w:p w14:paraId="1891A94A" w14:textId="45F3F2DB" w:rsidR="00725FB2" w:rsidRDefault="00725FB2" w:rsidP="00373E4B">
      <w:pPr>
        <w:spacing w:line="480" w:lineRule="auto"/>
      </w:pPr>
      <w:r>
        <w:t>Materials and Methods</w:t>
      </w:r>
    </w:p>
    <w:p w14:paraId="7EB08AC8" w14:textId="7807340E" w:rsidR="007F12D7" w:rsidRDefault="006358BC" w:rsidP="00373E4B">
      <w:pPr>
        <w:spacing w:line="480" w:lineRule="auto"/>
      </w:pPr>
      <w:r>
        <w:t>Ethical Approval: The study was approved by the UK National Health Service (NHS) Research Ethics Service (06/Q1704/105 and 14/NS/1064). All methods and research practi</w:t>
      </w:r>
      <w:r w:rsidR="707CAC05">
        <w:t>c</w:t>
      </w:r>
      <w:r>
        <w:t xml:space="preserve">es outlined below were performed in accordance with relevant regulations which included taking </w:t>
      </w:r>
      <w:r w:rsidR="6855BF4D">
        <w:t xml:space="preserve">written </w:t>
      </w:r>
      <w:r>
        <w:t xml:space="preserve">informed consent </w:t>
      </w:r>
      <w:r w:rsidR="0417AE3C">
        <w:t xml:space="preserve">for participation </w:t>
      </w:r>
      <w:r>
        <w:t xml:space="preserve">from the legal guardians of all participants. </w:t>
      </w:r>
    </w:p>
    <w:p w14:paraId="712F6F20" w14:textId="77777777" w:rsidR="007F12D7" w:rsidRDefault="007F12D7" w:rsidP="007F12D7">
      <w:pPr>
        <w:spacing w:line="480" w:lineRule="auto"/>
      </w:pPr>
    </w:p>
    <w:p w14:paraId="11F67859" w14:textId="432B5149" w:rsidR="00BC3BBA" w:rsidRDefault="00BC3BBA" w:rsidP="007F12D7">
      <w:pPr>
        <w:spacing w:line="480" w:lineRule="auto"/>
      </w:pPr>
      <w:r>
        <w:t xml:space="preserve">Southampton pneumococcal carriage study: The </w:t>
      </w:r>
      <w:r w:rsidR="006053C0">
        <w:t xml:space="preserve">paediatric carriage study has been </w:t>
      </w:r>
      <w:r w:rsidR="00874C0C">
        <w:t xml:space="preserve">described extensively. The study </w:t>
      </w:r>
      <w:r w:rsidR="008329F8">
        <w:t>started in</w:t>
      </w:r>
      <w:r w:rsidR="006053C0">
        <w:t xml:space="preserve"> the winter of 2006/07 </w:t>
      </w:r>
      <w:r w:rsidR="00D23FB0">
        <w:fldChar w:fldCharType="begin">
          <w:fldData xml:space="preserve">PEVuZE5vdGU+PENpdGU+PEF1dGhvcj5HbGFkc3RvbmU8L0F1dGhvcj48WWVhcj4yMDE1PC9ZZWFy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</w:fldData>
        </w:fldChar>
      </w:r>
      <w:r w:rsidR="00D23FB0">
        <w:instrText xml:space="preserve"> ADDIN EN.CITE </w:instrText>
      </w:r>
      <w:r w:rsidR="00D23FB0">
        <w:fldChar w:fldCharType="begin">
          <w:fldData xml:space="preserve">PEVuZE5vdGU+PENpdGU+PEF1dGhvcj5HbGFkc3RvbmU8L0F1dGhvcj48WWVhcj4yMDE1PC9ZZWFy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</w:fldData>
        </w:fldChar>
      </w:r>
      <w:r w:rsidR="00D23FB0">
        <w:instrText xml:space="preserve"> ADDIN EN.CITE.DATA </w:instrText>
      </w:r>
      <w:r w:rsidR="00D23FB0">
        <w:fldChar w:fldCharType="end"/>
      </w:r>
      <w:r w:rsidR="00D23FB0">
        <w:fldChar w:fldCharType="separate"/>
      </w:r>
      <w:r w:rsidR="00D23FB0">
        <w:rPr>
          <w:noProof/>
        </w:rPr>
        <w:t>(15, 16)</w:t>
      </w:r>
      <w:r w:rsidR="00D23FB0">
        <w:fldChar w:fldCharType="end"/>
      </w:r>
      <w:r w:rsidR="00D23FB0">
        <w:t xml:space="preserve"> </w:t>
      </w:r>
      <w:r w:rsidR="009919CB">
        <w:t xml:space="preserve">with previous </w:t>
      </w:r>
      <w:r w:rsidR="00D23FB0">
        <w:t>carriage</w:t>
      </w:r>
      <w:r w:rsidR="009919CB">
        <w:t xml:space="preserve"> data published up to</w:t>
      </w:r>
      <w:r w:rsidR="0040128F">
        <w:t xml:space="preserve"> and including the winter of</w:t>
      </w:r>
      <w:r w:rsidR="009919CB">
        <w:t xml:space="preserve"> 2017/18</w:t>
      </w:r>
      <w:r w:rsidR="00D23FB0">
        <w:t xml:space="preserve"> </w:t>
      </w:r>
      <w:r w:rsidR="00D23FB0">
        <w:fldChar w:fldCharType="begin"/>
      </w:r>
      <w:r w:rsidR="00D23FB0">
        <w:instrText xml:space="preserve"> ADDIN EN.CITE &lt;EndNote&gt;&lt;Cite&gt;&lt;Author&gt;Cleary&lt;/Author&gt;&lt;Year&gt;2022&lt;/Year&gt;&lt;RecNum&gt;1880&lt;/RecNum&gt;&lt;DisplayText&gt;(17)&lt;/DisplayText&gt;&lt;record&gt;&lt;rec-number&gt;1880&lt;/rec-number&gt;&lt;foreign-keys&gt;&lt;key app="EN" db-id="xvxt2tv5mdae5ze0er7vxpwpzxerawzrvfta" timestamp="1694013873"&gt;1880&lt;/key&gt;&lt;/foreign-keys&gt;&lt;ref-type name="Journal Article"&gt;17&lt;/ref-type&gt;&lt;contributors&gt;&lt;authors&gt;&lt;author&gt;Cleary, David W.&lt;/author&gt;&lt;author&gt;Jones, Jessica&lt;/author&gt;&lt;author&gt;Gladstone, Rebecca A.&lt;/author&gt;&lt;author&gt;Osman, Karen L.&lt;/author&gt;&lt;author&gt;Devine, Vanessa T.&lt;/author&gt;&lt;author&gt;Jefferies, Johanna M.&lt;/author&gt;&lt;author&gt;Bentley, Stephen D.&lt;/author&gt;&lt;author&gt;Faust, Saul N.&lt;/author&gt;&lt;author&gt;Clarke, Stuart C.&lt;/author&gt;&lt;/authors&gt;&lt;/contributors&gt;&lt;titles&gt;&lt;title&gt;Changes in serotype prevalence of Streptococcus pneumoniae in Southampton, UK between 2006 and 2018&lt;/title&gt;&lt;secondary-title&gt;Scientific Reports&lt;/secondary-title&gt;&lt;/titles&gt;&lt;periodical&gt;&lt;full-title&gt;Scientific Reports&lt;/full-title&gt;&lt;/periodical&gt;&lt;pages&gt;13332&lt;/pages&gt;&lt;volume&gt;12&lt;/volume&gt;&lt;number&gt;1&lt;/number&gt;&lt;dates&gt;&lt;year&gt;2022&lt;/year&gt;&lt;pub-dates&gt;&lt;date&gt;2022/08/03&lt;/date&gt;&lt;/pub-dates&gt;&lt;/dates&gt;&lt;isbn&gt;2045-2322&lt;/isbn&gt;&lt;urls&gt;&lt;related-urls&gt;&lt;url&gt;https://doi.org/10.1038/s41598-022-17600-6&lt;/url&gt;&lt;/related-urls&gt;&lt;/urls&gt;&lt;electronic-resource-num&gt;10.1038/s41598-022-17600-6&lt;/electronic-resource-num&gt;&lt;/record&gt;&lt;/Cite&gt;&lt;/EndNote&gt;</w:instrText>
      </w:r>
      <w:r w:rsidR="00D23FB0">
        <w:fldChar w:fldCharType="separate"/>
      </w:r>
      <w:r w:rsidR="00D23FB0">
        <w:rPr>
          <w:noProof/>
        </w:rPr>
        <w:t>(17)</w:t>
      </w:r>
      <w:r w:rsidR="00D23FB0">
        <w:fldChar w:fldCharType="end"/>
      </w:r>
      <w:r w:rsidR="00561D9E">
        <w:t xml:space="preserve">. </w:t>
      </w:r>
      <w:r w:rsidR="00D23FB0">
        <w:t>Carriage prevalence for other pathobionts relevant to this study has also been previously explored</w:t>
      </w:r>
      <w:r w:rsidR="00874C0C">
        <w:t xml:space="preserve"> </w:t>
      </w:r>
      <w:r w:rsidR="00D23FB0">
        <w:fldChar w:fldCharType="begin">
          <w:fldData xml:space="preserve">PEVuZE5vdGU+PENpdGU+PEF1dGhvcj5DbGVhcnk8L0F1dGhvcj48WWVhcj4yMDE4PC9ZZWFyPjxS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</w:fldData>
        </w:fldChar>
      </w:r>
      <w:r w:rsidR="00D23FB0">
        <w:instrText xml:space="preserve"> ADDIN EN.CITE </w:instrText>
      </w:r>
      <w:r w:rsidR="00D23FB0">
        <w:fldChar w:fldCharType="begin">
          <w:fldData xml:space="preserve">PEVuZE5vdGU+PENpdGU+PEF1dGhvcj5DbGVhcnk8L0F1dGhvcj48WWVhcj4yMDE4PC9ZZWFyPjxS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</w:fldData>
        </w:fldChar>
      </w:r>
      <w:r w:rsidR="00D23FB0">
        <w:instrText xml:space="preserve"> ADDIN EN.CITE.DATA </w:instrText>
      </w:r>
      <w:r w:rsidR="00D23FB0">
        <w:fldChar w:fldCharType="end"/>
      </w:r>
      <w:r w:rsidR="00D23FB0">
        <w:fldChar w:fldCharType="separate"/>
      </w:r>
      <w:r w:rsidR="00D23FB0">
        <w:rPr>
          <w:noProof/>
        </w:rPr>
        <w:t>(18)</w:t>
      </w:r>
      <w:r w:rsidR="00D23FB0">
        <w:fldChar w:fldCharType="end"/>
      </w:r>
      <w:r w:rsidR="00D23FB0">
        <w:t xml:space="preserve">. </w:t>
      </w:r>
      <w:r w:rsidR="00561D9E">
        <w:t xml:space="preserve">Each year the target for isolation was n=100 pneumococci. </w:t>
      </w:r>
      <w:r w:rsidR="00393A48">
        <w:t>This original number was reached a</w:t>
      </w:r>
      <w:r w:rsidR="00561D9E">
        <w:t xml:space="preserve">ssuming a </w:t>
      </w:r>
      <w:r w:rsidR="008329F8">
        <w:t xml:space="preserve">conservative </w:t>
      </w:r>
      <w:r w:rsidR="00561D9E">
        <w:t xml:space="preserve">carriage prevalence of 10%, </w:t>
      </w:r>
      <w:r w:rsidR="00393A48">
        <w:t xml:space="preserve">and therefore would enable </w:t>
      </w:r>
      <w:r w:rsidR="009919CB">
        <w:t>the detection of</w:t>
      </w:r>
      <w:r w:rsidR="00561D9E">
        <w:t xml:space="preserve"> ~ 50% relative reduction with 80% power at a 5% significance level.</w:t>
      </w:r>
    </w:p>
    <w:p w14:paraId="07DCC719" w14:textId="77777777" w:rsidR="00BC3BBA" w:rsidRDefault="00BC3BBA" w:rsidP="007F12D7">
      <w:pPr>
        <w:spacing w:line="480" w:lineRule="auto"/>
      </w:pPr>
    </w:p>
    <w:p w14:paraId="65DBC51E" w14:textId="24ED0737" w:rsidR="007F12D7" w:rsidRDefault="007F12D7" w:rsidP="007F12D7">
      <w:pPr>
        <w:spacing w:line="480" w:lineRule="auto"/>
      </w:pPr>
      <w:r>
        <w:t>Population:</w:t>
      </w:r>
      <w:r w:rsidR="003D2DCF">
        <w:t xml:space="preserve"> </w:t>
      </w:r>
      <w:r w:rsidR="5C181944">
        <w:t>P</w:t>
      </w:r>
      <w:r w:rsidR="003D2DCF">
        <w:t>articipant</w:t>
      </w:r>
      <w:r w:rsidR="00E27B63">
        <w:t>s</w:t>
      </w:r>
      <w:r w:rsidR="003D2DCF">
        <w:t xml:space="preserve"> </w:t>
      </w:r>
      <w:r w:rsidR="006E37FC">
        <w:t xml:space="preserve">were recruited from two sites: </w:t>
      </w:r>
      <w:r w:rsidR="00A03796">
        <w:t xml:space="preserve">University Hospital Southampton (UHS) NHS Foundation Trust </w:t>
      </w:r>
      <w:r w:rsidR="00657764">
        <w:t>(here</w:t>
      </w:r>
      <w:r w:rsidR="008329F8">
        <w:t>after</w:t>
      </w:r>
      <w:r w:rsidR="00657764">
        <w:t xml:space="preserve"> referred to as Site 1), which serves a population of approximately 1.9 million in Southampton and South Hampshire</w:t>
      </w:r>
      <w:r w:rsidR="2ED6B1A9">
        <w:t xml:space="preserve">; </w:t>
      </w:r>
      <w:r w:rsidR="00A72C4F">
        <w:t>a collection of community health care facilities</w:t>
      </w:r>
      <w:r w:rsidR="00E72746">
        <w:t xml:space="preserve"> within the Solent NHS Trust</w:t>
      </w:r>
      <w:r w:rsidR="004C363F">
        <w:t xml:space="preserve">, covering </w:t>
      </w:r>
      <w:r w:rsidR="006B30F0">
        <w:t xml:space="preserve">Portsmouth, Southampton, </w:t>
      </w:r>
      <w:r w:rsidR="004C363F">
        <w:t>Hampshire and the Isle of Wight,</w:t>
      </w:r>
      <w:r w:rsidR="00E72746">
        <w:t xml:space="preserve"> and included General Practitioners</w:t>
      </w:r>
      <w:r w:rsidR="004C363F">
        <w:t xml:space="preserve"> (n=3)</w:t>
      </w:r>
      <w:r w:rsidR="006B30F0">
        <w:t xml:space="preserve">, </w:t>
      </w:r>
      <w:r w:rsidR="004C363F">
        <w:t>health centres</w:t>
      </w:r>
      <w:r w:rsidR="006B30F0">
        <w:t>/</w:t>
      </w:r>
      <w:r w:rsidR="00A72C4F">
        <w:t>clinics</w:t>
      </w:r>
      <w:r w:rsidR="004C363F">
        <w:t xml:space="preserve"> (n=6)</w:t>
      </w:r>
      <w:r w:rsidR="006B30F0">
        <w:t xml:space="preserve"> and children’s centres (n=7)</w:t>
      </w:r>
      <w:r w:rsidR="3ED60E95">
        <w:t xml:space="preserve"> </w:t>
      </w:r>
      <w:r w:rsidR="006B30F0">
        <w:t xml:space="preserve">and serving the same size population but with a focus on regional/community health </w:t>
      </w:r>
      <w:r w:rsidR="3ED60E95">
        <w:t xml:space="preserve">(referred to as </w:t>
      </w:r>
      <w:r w:rsidR="000C3A45">
        <w:t>S</w:t>
      </w:r>
      <w:r w:rsidR="3ED60E95">
        <w:t>ite 2)</w:t>
      </w:r>
      <w:r w:rsidR="00E72746">
        <w:t xml:space="preserve">. </w:t>
      </w:r>
    </w:p>
    <w:p w14:paraId="441F9BAA" w14:textId="77777777" w:rsidR="007F12D7" w:rsidRDefault="007F12D7" w:rsidP="007F12D7">
      <w:pPr>
        <w:spacing w:line="480" w:lineRule="auto"/>
      </w:pPr>
    </w:p>
    <w:p w14:paraId="01447A42" w14:textId="015D2EF7" w:rsidR="008963B3" w:rsidRDefault="008963B3">
      <w:pPr>
        <w:spacing w:line="480" w:lineRule="auto"/>
      </w:pPr>
      <w:r>
        <w:t>Swabbing</w:t>
      </w:r>
      <w:r w:rsidR="00027F08">
        <w:t xml:space="preserve">, </w:t>
      </w:r>
      <w:r w:rsidR="3B6A8BDD">
        <w:t>i</w:t>
      </w:r>
      <w:r>
        <w:t xml:space="preserve">solation </w:t>
      </w:r>
      <w:r w:rsidR="00027F08">
        <w:t xml:space="preserve">and </w:t>
      </w:r>
      <w:r w:rsidR="42F118F3">
        <w:t>s</w:t>
      </w:r>
      <w:r w:rsidR="00027F08">
        <w:t xml:space="preserve">erotyping </w:t>
      </w:r>
      <w:r>
        <w:t xml:space="preserve">of </w:t>
      </w:r>
      <w:r w:rsidR="0AA4ABC3">
        <w:t>p</w:t>
      </w:r>
      <w:r>
        <w:t>neumococci:</w:t>
      </w:r>
      <w:r w:rsidR="00FB505E">
        <w:t xml:space="preserve"> </w:t>
      </w:r>
      <w:r w:rsidR="75D2E1E0">
        <w:t>n</w:t>
      </w:r>
      <w:r w:rsidR="00FB505E">
        <w:t xml:space="preserve">asopharyngeal swabs were collected from children aged &lt;5 years in the winter (October to March) of </w:t>
      </w:r>
      <w:r w:rsidR="00E66F97">
        <w:t>201</w:t>
      </w:r>
      <w:r w:rsidR="00ED7999">
        <w:t>8/19</w:t>
      </w:r>
      <w:r w:rsidR="00FB505E">
        <w:t xml:space="preserve"> and for each consecutive year until </w:t>
      </w:r>
      <w:r w:rsidR="00ED7999">
        <w:t>2022/23</w:t>
      </w:r>
      <w:r w:rsidR="00FB505E">
        <w:t xml:space="preserve">. Parents/guardians were approached for </w:t>
      </w:r>
      <w:r w:rsidR="771FA0A6">
        <w:t xml:space="preserve">written </w:t>
      </w:r>
      <w:r w:rsidR="00FB505E">
        <w:t xml:space="preserve">informed consent either prior to or following their child’s appointment in an outpatient department of </w:t>
      </w:r>
      <w:r w:rsidR="00010007">
        <w:t>Site</w:t>
      </w:r>
      <w:r w:rsidR="00375A0F">
        <w:t xml:space="preserve">s </w:t>
      </w:r>
      <w:r w:rsidR="00010007">
        <w:t xml:space="preserve">1 </w:t>
      </w:r>
      <w:r w:rsidR="00885D7D">
        <w:t xml:space="preserve">or </w:t>
      </w:r>
      <w:r w:rsidR="006254FE">
        <w:t>Site 2</w:t>
      </w:r>
      <w:r w:rsidR="00FB505E">
        <w:t xml:space="preserve">. Aside from age, the </w:t>
      </w:r>
      <w:r w:rsidR="0024025A">
        <w:t>single exclusion</w:t>
      </w:r>
      <w:r w:rsidR="1ABCFE76">
        <w:t xml:space="preserve"> </w:t>
      </w:r>
      <w:r w:rsidR="00FB505E">
        <w:t>criteri</w:t>
      </w:r>
      <w:r w:rsidR="0573F9EB">
        <w:t>on</w:t>
      </w:r>
      <w:r w:rsidR="00FB505E">
        <w:t xml:space="preserve"> was that only one child per family was swabbed and that child was swabbed only once</w:t>
      </w:r>
      <w:r w:rsidR="06586BB5">
        <w:t xml:space="preserve"> per winter season</w:t>
      </w:r>
      <w:r w:rsidR="00FB505E">
        <w:t xml:space="preserve">. Nasopharyngeal </w:t>
      </w:r>
      <w:r>
        <w:t>R</w:t>
      </w:r>
      <w:r w:rsidR="00FB505E">
        <w:t xml:space="preserve">ayon </w:t>
      </w:r>
      <w:r w:rsidR="00981641">
        <w:t>Tip</w:t>
      </w:r>
      <w:r w:rsidR="00FB505E">
        <w:t xml:space="preserve"> Transwabs (Medical Wire, Corsham, UK) in charcoal Amies media were used for swabbing and then plated onto </w:t>
      </w:r>
      <w:r w:rsidR="001D0117" w:rsidRPr="001D0117">
        <w:t>multiple media including CBA (Columbia blood agar with horse blood), CHOC (Columbia blood agar with chocolated horse blood), BACH (Columbia Agar with Chocolated Horse Blood and Bacitracin) and CNA (Columbia Blood Agar with Colisitin and Naladixic Acid) (</w:t>
      </w:r>
      <w:r w:rsidR="001D0117">
        <w:t xml:space="preserve">all </w:t>
      </w:r>
      <w:r w:rsidR="001D0117" w:rsidRPr="001D0117">
        <w:t>Oxoid, Basingstoke, UK) within 9 hours of swabbing.</w:t>
      </w:r>
      <w:r w:rsidR="00FB505E">
        <w:t xml:space="preserve"> Confirmation of presumptive </w:t>
      </w:r>
      <w:r w:rsidR="00FB505E" w:rsidRPr="2BBD91B1">
        <w:rPr>
          <w:i/>
          <w:iCs/>
        </w:rPr>
        <w:t xml:space="preserve">S. pneumoniae </w:t>
      </w:r>
      <w:r w:rsidR="00FB505E">
        <w:t xml:space="preserve">was done on </w:t>
      </w:r>
      <w:r w:rsidR="001D0117">
        <w:t>CBA</w:t>
      </w:r>
      <w:r w:rsidR="00B720D6">
        <w:t xml:space="preserve"> </w:t>
      </w:r>
      <w:r w:rsidR="00FB505E">
        <w:t xml:space="preserve">using optochin sensitivity indicated by a </w:t>
      </w:r>
      <w:r w:rsidR="00FB505E" w:rsidRPr="2BBD91B1">
        <w:rPr>
          <w:rFonts w:ascii="Cambria Math" w:hAnsi="Cambria Math" w:cs="Cambria Math"/>
        </w:rPr>
        <w:t>⩾</w:t>
      </w:r>
      <w:r w:rsidR="00FB505E">
        <w:t>14 mm diameter inhibition zone around the disc (Thermo Scientific</w:t>
      </w:r>
      <w:r w:rsidR="00FB505E" w:rsidRPr="2BBD91B1">
        <w:rPr>
          <w:rFonts w:ascii="Symbol" w:eastAsia="Symbol" w:hAnsi="Symbol"/>
        </w:rPr>
        <w:t>ä</w:t>
      </w:r>
      <w:r w:rsidR="00FB505E">
        <w:t xml:space="preserve">, Loughborough, UK). </w:t>
      </w:r>
      <w:r w:rsidR="001D0117" w:rsidRPr="000572CA">
        <w:rPr>
          <w:i/>
          <w:iCs/>
        </w:rPr>
        <w:t>H. influenzae</w:t>
      </w:r>
      <w:r w:rsidR="001D0117" w:rsidRPr="001D0117">
        <w:t xml:space="preserve"> was confirmed as colonies </w:t>
      </w:r>
      <w:r w:rsidR="001D0117">
        <w:t xml:space="preserve">which </w:t>
      </w:r>
      <w:r w:rsidR="001D0117" w:rsidRPr="001D0117">
        <w:t>requir</w:t>
      </w:r>
      <w:r w:rsidR="001D0117">
        <w:t>e</w:t>
      </w:r>
      <w:r w:rsidR="001D0117" w:rsidRPr="001D0117">
        <w:t xml:space="preserve"> both X and V factors on BACH </w:t>
      </w:r>
      <w:r w:rsidR="001D0117">
        <w:t xml:space="preserve">and was done </w:t>
      </w:r>
      <w:r w:rsidR="001D0117" w:rsidRPr="001D0117">
        <w:t xml:space="preserve">by inoculating the plate with a bacterial suspension in PBS with X, V, and X+V discs (Oxoid, Basingstoke, UK) placed </w:t>
      </w:r>
      <w:r w:rsidR="003C4C3D">
        <w:t xml:space="preserve">at </w:t>
      </w:r>
      <w:r w:rsidR="001D0117" w:rsidRPr="001D0117">
        <w:t xml:space="preserve">equal distances. </w:t>
      </w:r>
      <w:r w:rsidR="00B720D6" w:rsidRPr="000572CA">
        <w:rPr>
          <w:i/>
          <w:iCs/>
        </w:rPr>
        <w:t>M. catarrhalis</w:t>
      </w:r>
      <w:r w:rsidR="00B720D6" w:rsidRPr="00B720D6">
        <w:t xml:space="preserve"> was confirmed as oxidase-positive, tributyrin-positive and DNase-positive</w:t>
      </w:r>
      <w:r w:rsidR="00B720D6">
        <w:t xml:space="preserve"> isolates</w:t>
      </w:r>
      <w:r w:rsidR="00B720D6" w:rsidRPr="00B720D6">
        <w:t xml:space="preserve">. Oxidase testing was done by transferring bacterial material onto an oxidase strip (Oxoid, Basingstoke, UK), tributyrin placing a tributyrin tablet (Sigma-Aldrich, UK) into a 5 ml bacterial suspension in PBS, and DNase by streaking onto a DNase methyl green agar plate (Oxoid, Basingstoke, UK). </w:t>
      </w:r>
      <w:r w:rsidR="00B720D6" w:rsidRPr="000572CA">
        <w:rPr>
          <w:i/>
          <w:iCs/>
        </w:rPr>
        <w:t>S. aureus</w:t>
      </w:r>
      <w:r w:rsidR="00B720D6">
        <w:t xml:space="preserve"> was identified as characteristic coagulase-positive colonies using a Pastorex Staph Plus Kit (Bio-Rad, </w:t>
      </w:r>
      <w:r w:rsidR="000F3F2B">
        <w:t>UK</w:t>
      </w:r>
      <w:r w:rsidR="00B720D6">
        <w:t>).</w:t>
      </w:r>
      <w:r w:rsidR="000F3F2B">
        <w:t xml:space="preserve"> Alpha-haemolytic </w:t>
      </w:r>
      <w:r w:rsidR="000F3F2B" w:rsidRPr="1A1BFE96">
        <w:rPr>
          <w:i/>
          <w:iCs/>
        </w:rPr>
        <w:t>Streptococci</w:t>
      </w:r>
      <w:r w:rsidR="000F3F2B">
        <w:t xml:space="preserve"> were identified as Gram-positive cocci, with incomplete haemolysis on CBA.  </w:t>
      </w:r>
      <w:r w:rsidR="00B720D6">
        <w:t xml:space="preserve">No further analysis was done on </w:t>
      </w:r>
      <w:r w:rsidR="00B720D6" w:rsidRPr="000572CA">
        <w:rPr>
          <w:i/>
          <w:iCs/>
        </w:rPr>
        <w:t>H. influenzae</w:t>
      </w:r>
      <w:r w:rsidR="00B720D6">
        <w:t xml:space="preserve">, </w:t>
      </w:r>
      <w:r w:rsidR="00B720D6" w:rsidRPr="000572CA">
        <w:rPr>
          <w:i/>
          <w:iCs/>
        </w:rPr>
        <w:t xml:space="preserve">M. </w:t>
      </w:r>
      <w:r w:rsidR="00B720D6" w:rsidRPr="00B720D6">
        <w:rPr>
          <w:i/>
          <w:iCs/>
        </w:rPr>
        <w:t>catarrhalis</w:t>
      </w:r>
      <w:r w:rsidR="00B720D6">
        <w:t xml:space="preserve">, </w:t>
      </w:r>
      <w:r w:rsidR="00B720D6" w:rsidRPr="000572CA">
        <w:rPr>
          <w:i/>
          <w:iCs/>
        </w:rPr>
        <w:t>S. aureus</w:t>
      </w:r>
      <w:r w:rsidR="00B720D6" w:rsidRPr="00B720D6">
        <w:t xml:space="preserve"> </w:t>
      </w:r>
      <w:r w:rsidR="00B720D6">
        <w:t>or non-pneumococcal streptococci</w:t>
      </w:r>
      <w:r w:rsidR="000F3F2B">
        <w:t xml:space="preserve"> and o</w:t>
      </w:r>
      <w:r w:rsidR="001D0117">
        <w:t xml:space="preserve">nly one colony of </w:t>
      </w:r>
      <w:r w:rsidR="001D0117" w:rsidRPr="2BBD91B1">
        <w:rPr>
          <w:i/>
          <w:iCs/>
        </w:rPr>
        <w:t>S. pneumoniae</w:t>
      </w:r>
      <w:r w:rsidR="001D0117">
        <w:t xml:space="preserve"> per participant swab was selected for </w:t>
      </w:r>
      <w:r w:rsidR="000F3F2B">
        <w:t>whole genome sequencing</w:t>
      </w:r>
      <w:r w:rsidR="001D0117">
        <w:t>. Pneumococcal i</w:t>
      </w:r>
      <w:r w:rsidR="00F55D32">
        <w:t>solates from skim milk, tryptone, glucose, and glycerin (STGG) stocks were cultured on CNA plates and incubated overnight at 37</w:t>
      </w:r>
      <w:r w:rsidR="00F55D32" w:rsidRPr="2BBD91B1">
        <w:rPr>
          <w:vertAlign w:val="superscript"/>
        </w:rPr>
        <w:t>o</w:t>
      </w:r>
      <w:r w:rsidR="00F55D32">
        <w:t>C in 5% CO</w:t>
      </w:r>
      <w:r w:rsidR="00F55D32" w:rsidRPr="2BBD91B1">
        <w:rPr>
          <w:vertAlign w:val="subscript"/>
        </w:rPr>
        <w:t>2</w:t>
      </w:r>
      <w:r w:rsidR="00F55D32">
        <w:t xml:space="preserve"> prior to DNA extraction. Extraction was carried out using QIAamp® DNA mini kit (Qiagen, Hilden, Germany) according to the manufacturer's instructions. The DNA extracts were sent to the Wellcome Sanger Institute (WSI) for whole genome sequencing (WGS) using Illumina HiSeq or 10X platforms generating initially 2 </w:t>
      </w:r>
      <w:r w:rsidR="00F55D32" w:rsidRPr="2BBD91B1">
        <w:rPr>
          <w:rFonts w:ascii="Symbol" w:eastAsia="Symbol" w:hAnsi="Symbol"/>
        </w:rPr>
        <w:t>´</w:t>
      </w:r>
      <w:r w:rsidR="00F55D32">
        <w:t xml:space="preserve"> 75 bp and later 2 </w:t>
      </w:r>
      <w:r w:rsidR="00F55D32" w:rsidRPr="2BBD91B1">
        <w:rPr>
          <w:rFonts w:ascii="Symbol" w:eastAsia="Symbol" w:hAnsi="Symbol"/>
        </w:rPr>
        <w:t>´</w:t>
      </w:r>
      <w:r w:rsidR="00F55D32">
        <w:t xml:space="preserve"> 100bp paired-end reads from libraries prepared using TruSeq chemistry. Pneumococcal serotype was inferred using PneumoCaT version 1.0 </w:t>
      </w:r>
      <w:r>
        <w:fldChar w:fldCharType="begin"/>
      </w:r>
      <w:r w:rsidR="00D23FB0">
        <w:instrText xml:space="preserve"> ADDIN EN.CITE &lt;EndNote&gt;&lt;Cite&gt;&lt;Author&gt;Kapatai&lt;/Author&gt;&lt;Year&gt;2016&lt;/Year&gt;&lt;RecNum&gt;1532&lt;/RecNum&gt;&lt;DisplayText&gt;(19)&lt;/DisplayText&gt;&lt;record&gt;&lt;rec-number&gt;1532&lt;/rec-number&gt;&lt;foreign-keys&gt;&lt;key app="EN" db-id="xvxt2tv5mdae5ze0er7vxpwpzxerawzrvfta" timestamp="1674413831"&gt;1532&lt;/key&gt;&lt;/foreign-keys&gt;&lt;ref-type name="Journal Article"&gt;17&lt;/ref-type&gt;&lt;contributors&gt;&lt;authors&gt;&lt;author&gt;Kapatai, Georgia&lt;/author&gt;&lt;author&gt;Sheppard, Carmen L.&lt;/author&gt;&lt;author&gt;Al-Shahib, Ali&lt;/author&gt;&lt;author&gt;Litt, David J.&lt;/author&gt;&lt;author&gt;Underwood, Anthony P.&lt;/author&gt;&lt;author&gt;Harrison, Timothy G.&lt;/author&gt;&lt;author&gt;Fry, Norman K.&lt;/author&gt;&lt;/authors&gt;&lt;secondary-authors&gt;&lt;author&gt;Crandall, Keith&lt;/author&gt;&lt;/secondary-authors&gt;&lt;/contributors&gt;&lt;titles&gt;&lt;title&gt;Whole genome sequencing of Streptococcus pneumoniae: development, evaluation and verification of targets for serogroup and serotype prediction using an automated pipeline&lt;/title&gt;&lt;secondary-title&gt;PeerJ&lt;/secondary-title&gt;&lt;alt-title&gt;PeerJ&lt;/alt-title&gt;&lt;/titles&gt;&lt;periodical&gt;&lt;full-title&gt;PeerJ&lt;/full-title&gt;&lt;abbr-1&gt;PeerJ&lt;/abbr-1&gt;&lt;/periodical&gt;&lt;alt-periodical&gt;&lt;full-title&gt;PeerJ&lt;/full-title&gt;&lt;abbr-1&gt;PeerJ&lt;/abbr-1&gt;&lt;/alt-periodical&gt;&lt;pages&gt;e2477&lt;/pages&gt;&lt;volume&gt;4&lt;/volume&gt;&lt;keywords&gt;&lt;keyword&gt;Pneumococcus&lt;/keyword&gt;&lt;keyword&gt;WGS&lt;/keyword&gt;&lt;keyword&gt;Genomics&lt;/keyword&gt;&lt;keyword&gt;Bacterial&lt;/keyword&gt;&lt;keyword&gt;Serotyping&lt;/keyword&gt;&lt;keyword&gt;Bioinformatics&lt;/keyword&gt;&lt;/keywords&gt;&lt;dates&gt;&lt;year&gt;2016&lt;/year&gt;&lt;pub-dates&gt;&lt;date&gt;2016/09/14&lt;/date&gt;&lt;/pub-dates&gt;&lt;/dates&gt;&lt;isbn&gt;2167-8359&lt;/isbn&gt;&lt;urls&gt;&lt;related-urls&gt;&lt;url&gt;https://doi.org/10.7717/peerj.2477&lt;/url&gt;&lt;/related-urls&gt;&lt;/urls&gt;&lt;electronic-resource-num&gt;10.7717/peerj.2477&lt;/electronic-resource-num&gt;&lt;/record&gt;&lt;/Cite&gt;&lt;/EndNote&gt;</w:instrText>
      </w:r>
      <w:r>
        <w:fldChar w:fldCharType="separate"/>
      </w:r>
      <w:r w:rsidR="00D23FB0">
        <w:rPr>
          <w:noProof/>
        </w:rPr>
        <w:t>(19)</w:t>
      </w:r>
      <w:r>
        <w:fldChar w:fldCharType="end"/>
      </w:r>
      <w:r w:rsidR="00F55D32">
        <w:t>.</w:t>
      </w:r>
      <w:r w:rsidR="0000405F">
        <w:t xml:space="preserve"> </w:t>
      </w:r>
      <w:r w:rsidR="00AD7134">
        <w:t xml:space="preserve">As stated above the goal was to </w:t>
      </w:r>
      <w:r w:rsidR="00573691">
        <w:t xml:space="preserve">sequence </w:t>
      </w:r>
      <w:r w:rsidR="0000405F">
        <w:t xml:space="preserve">100 </w:t>
      </w:r>
      <w:r w:rsidR="00745F21">
        <w:t xml:space="preserve">pneumococcal </w:t>
      </w:r>
      <w:r w:rsidR="0000405F">
        <w:t>isolates each year</w:t>
      </w:r>
      <w:r w:rsidR="00573691">
        <w:t>.</w:t>
      </w:r>
      <w:r w:rsidR="00A22923">
        <w:t xml:space="preserve"> </w:t>
      </w:r>
      <w:r w:rsidR="00573691">
        <w:t xml:space="preserve"> </w:t>
      </w:r>
      <w:r w:rsidR="00957E6C">
        <w:t xml:space="preserve">To enable accurate comparisons of pneumococcal serotype prevalence / diversity with previous years, and where pneumococcal isolate numbers exceeded one hundred, preference was given to sequencing of isolates collected at Site 1. Where numbers were low these were supplemented with isolates collected from Site 2. </w:t>
      </w:r>
      <w:r w:rsidR="00573691">
        <w:t xml:space="preserve">For years where </w:t>
      </w:r>
      <w:r w:rsidR="00993DDD">
        <w:t xml:space="preserve">less than one hundred isolates were available across both sites </w:t>
      </w:r>
      <w:r w:rsidR="00B93688">
        <w:t xml:space="preserve">e.g., 2020/21 and 2021/22, </w:t>
      </w:r>
      <w:r w:rsidR="00573691">
        <w:t xml:space="preserve">all available pneumococcal isolates were sequenced. </w:t>
      </w:r>
      <w:r w:rsidR="00745F21">
        <w:t xml:space="preserve"> Study timelines were such that sequence </w:t>
      </w:r>
      <w:r w:rsidR="00A22923">
        <w:t>d</w:t>
      </w:r>
      <w:r w:rsidR="003D2AA3">
        <w:t xml:space="preserve">ata </w:t>
      </w:r>
      <w:r w:rsidR="5737BCB8">
        <w:t xml:space="preserve">were </w:t>
      </w:r>
      <w:r w:rsidR="003D2AA3">
        <w:t>not available for the final year 2022/23</w:t>
      </w:r>
      <w:r w:rsidR="00745F21">
        <w:t xml:space="preserve"> prior to the preparation of this manuscript</w:t>
      </w:r>
      <w:r w:rsidR="00A22923">
        <w:t xml:space="preserve">. </w:t>
      </w:r>
    </w:p>
    <w:p w14:paraId="1C86FC54" w14:textId="77777777" w:rsidR="008963B3" w:rsidRDefault="008963B3" w:rsidP="007F12D7">
      <w:pPr>
        <w:spacing w:line="480" w:lineRule="auto"/>
      </w:pPr>
    </w:p>
    <w:p w14:paraId="1B7C90B1" w14:textId="332F282A" w:rsidR="00237265" w:rsidRDefault="00237265" w:rsidP="007F12D7">
      <w:pPr>
        <w:spacing w:line="480" w:lineRule="auto"/>
      </w:pPr>
      <w:r>
        <w:t>Viral Swabs and SARS-CoV</w:t>
      </w:r>
      <w:r w:rsidR="00CB03B7">
        <w:t>-</w:t>
      </w:r>
      <w:r>
        <w:t>2 qPCR:</w:t>
      </w:r>
      <w:r w:rsidR="00761677">
        <w:t xml:space="preserve"> </w:t>
      </w:r>
      <w:r w:rsidR="00B203B1">
        <w:t>An additional swab for the detection of SARS-CoV</w:t>
      </w:r>
      <w:r w:rsidR="00316EB6">
        <w:t>-</w:t>
      </w:r>
      <w:r w:rsidR="00B203B1">
        <w:t xml:space="preserve">2 was added to the study </w:t>
      </w:r>
      <w:r w:rsidR="00636539">
        <w:t>from</w:t>
      </w:r>
      <w:r w:rsidR="00B203B1">
        <w:t xml:space="preserve"> 202</w:t>
      </w:r>
      <w:r w:rsidR="00636539">
        <w:t xml:space="preserve">0/21. </w:t>
      </w:r>
      <w:r w:rsidR="009156E9">
        <w:t xml:space="preserve">Viral RNA was extracted from oropharyngeal </w:t>
      </w:r>
      <w:r w:rsidR="00933E7B">
        <w:t xml:space="preserve">(OP) </w:t>
      </w:r>
      <w:r w:rsidR="009156E9">
        <w:t>swabs stored</w:t>
      </w:r>
      <w:r w:rsidR="009156E9" w:rsidRPr="2BBD91B1">
        <w:rPr>
          <w:rFonts w:ascii="Arial" w:eastAsia="SimSun" w:hAnsi="Arial" w:cs="Arial"/>
          <w:sz w:val="22"/>
          <w:szCs w:val="22"/>
          <w:lang w:eastAsia="zh-CN"/>
        </w:rPr>
        <w:t xml:space="preserve"> at -75</w:t>
      </w:r>
      <w:r w:rsidR="009156E9" w:rsidRPr="2BBD91B1">
        <w:rPr>
          <w:rFonts w:ascii="Arial" w:eastAsia="SimSun" w:hAnsi="Arial" w:cs="Arial"/>
          <w:sz w:val="22"/>
          <w:szCs w:val="22"/>
          <w:vertAlign w:val="superscript"/>
          <w:lang w:eastAsia="zh-CN"/>
        </w:rPr>
        <w:t>o</w:t>
      </w:r>
      <w:r w:rsidR="009156E9" w:rsidRPr="2BBD91B1">
        <w:rPr>
          <w:rFonts w:ascii="Arial" w:eastAsia="SimSun" w:hAnsi="Arial" w:cs="Arial"/>
          <w:sz w:val="22"/>
          <w:szCs w:val="22"/>
          <w:lang w:eastAsia="zh-CN"/>
        </w:rPr>
        <w:t xml:space="preserve">C </w:t>
      </w:r>
      <w:r w:rsidR="009156E9">
        <w:t xml:space="preserve">in viral </w:t>
      </w:r>
      <w:r w:rsidR="00BA0DF2">
        <w:t xml:space="preserve">transport </w:t>
      </w:r>
      <w:r w:rsidR="009156E9">
        <w:t>media (</w:t>
      </w:r>
      <w:r w:rsidR="00BA0DF2">
        <w:t xml:space="preserve">VTM; </w:t>
      </w:r>
      <w:r w:rsidR="00B94DB4">
        <w:t>Sigma VIROCULTÒ</w:t>
      </w:r>
      <w:r w:rsidR="009156E9">
        <w:t>)</w:t>
      </w:r>
      <w:r w:rsidR="006B281F">
        <w:t xml:space="preserve"> using </w:t>
      </w:r>
      <w:r w:rsidR="00B94DB4">
        <w:t xml:space="preserve">the </w:t>
      </w:r>
      <w:r w:rsidR="00FD7E5F">
        <w:t>QIAamp Viral RNA Mini Kit</w:t>
      </w:r>
      <w:r w:rsidR="003D5166">
        <w:t xml:space="preserve"> </w:t>
      </w:r>
      <w:r w:rsidR="00B94DB4">
        <w:t xml:space="preserve">(Qiagen, UK) </w:t>
      </w:r>
      <w:r w:rsidR="003D5166">
        <w:t xml:space="preserve">per </w:t>
      </w:r>
      <w:r w:rsidR="00B94DB4">
        <w:t xml:space="preserve">the </w:t>
      </w:r>
      <w:r w:rsidR="003D5166">
        <w:t>manufacturer’s instructions</w:t>
      </w:r>
      <w:r w:rsidR="00FD7E5F">
        <w:t>.</w:t>
      </w:r>
      <w:r w:rsidR="009156E9">
        <w:t xml:space="preserve"> </w:t>
      </w:r>
      <w:r w:rsidR="00534655">
        <w:t xml:space="preserve">An MS2 bacteriophage extraction control (kindly donated by </w:t>
      </w:r>
      <w:r w:rsidR="008078B0">
        <w:t>Dr Nusreen Ahmed</w:t>
      </w:r>
      <w:r w:rsidR="000325C1">
        <w:t>, U</w:t>
      </w:r>
      <w:r w:rsidR="00D87D92">
        <w:t>niversity Hospital Southampton NHS Trust Microbiology Laboratory</w:t>
      </w:r>
      <w:r w:rsidR="008078B0">
        <w:t xml:space="preserve">) was added </w:t>
      </w:r>
      <w:r w:rsidR="00563513">
        <w:t xml:space="preserve">to each VTM aliquot prior to extraction. </w:t>
      </w:r>
      <w:r w:rsidR="00D46200">
        <w:t>Following extraction, e</w:t>
      </w:r>
      <w:r w:rsidR="000B5F2C">
        <w:t xml:space="preserve">ach </w:t>
      </w:r>
      <w:r w:rsidR="00D46200">
        <w:t>sample</w:t>
      </w:r>
      <w:r w:rsidR="00B94DB4">
        <w:t xml:space="preserve"> </w:t>
      </w:r>
      <w:r w:rsidR="003D5166">
        <w:t>underwent</w:t>
      </w:r>
      <w:r w:rsidR="000B5F2C">
        <w:t xml:space="preserve"> four PCR reactions</w:t>
      </w:r>
      <w:r w:rsidR="00D46200">
        <w:t xml:space="preserve"> -</w:t>
      </w:r>
      <w:r w:rsidR="000B5F2C">
        <w:t xml:space="preserve"> one</w:t>
      </w:r>
      <w:r w:rsidR="003D5166">
        <w:t xml:space="preserve"> for</w:t>
      </w:r>
      <w:r w:rsidR="000B5F2C">
        <w:t xml:space="preserve"> </w:t>
      </w:r>
      <w:r w:rsidR="00BD2143">
        <w:t xml:space="preserve">genes </w:t>
      </w:r>
      <w:r w:rsidR="000B5F2C">
        <w:t>N1</w:t>
      </w:r>
      <w:r w:rsidR="003D5166">
        <w:t xml:space="preserve"> and </w:t>
      </w:r>
      <w:r w:rsidR="000B5F2C">
        <w:t>N2</w:t>
      </w:r>
      <w:r w:rsidR="00BD2143">
        <w:t xml:space="preserve"> (as a combined reaction)</w:t>
      </w:r>
      <w:r w:rsidR="00B94DB4">
        <w:t xml:space="preserve"> with</w:t>
      </w:r>
      <w:r w:rsidR="000E7F1D">
        <w:t xml:space="preserve"> RNAseP </w:t>
      </w:r>
      <w:r w:rsidR="00B94DB4">
        <w:t xml:space="preserve">as an internal control </w:t>
      </w:r>
      <w:r w:rsidR="007409DD">
        <w:t>(2019-nCoV RUO Kit, IDT, USA)</w:t>
      </w:r>
      <w:r w:rsidR="001779A0">
        <w:t>,</w:t>
      </w:r>
      <w:r w:rsidR="000B5F2C">
        <w:t xml:space="preserve"> E</w:t>
      </w:r>
      <w:r w:rsidR="007F02F4">
        <w:t xml:space="preserve"> gene </w:t>
      </w:r>
      <w:r w:rsidR="00587B55">
        <w:t>(E Assay_First Line Screening, IDT, USA)</w:t>
      </w:r>
      <w:r w:rsidR="00BD2143">
        <w:t xml:space="preserve">, </w:t>
      </w:r>
      <w:r w:rsidR="000B5F2C">
        <w:t xml:space="preserve">and </w:t>
      </w:r>
      <w:r w:rsidR="00587B55">
        <w:t xml:space="preserve">finally </w:t>
      </w:r>
      <w:r w:rsidR="000B5F2C">
        <w:t xml:space="preserve">MS2 </w:t>
      </w:r>
      <w:r w:rsidR="00E6574A">
        <w:t>(</w:t>
      </w:r>
      <w:r w:rsidR="00464CED">
        <w:t xml:space="preserve">forward: </w:t>
      </w:r>
      <w:r w:rsidR="00B1574F">
        <w:t>5’</w:t>
      </w:r>
      <w:r w:rsidR="005D3012">
        <w:t>-</w:t>
      </w:r>
      <w:r w:rsidR="00B1574F">
        <w:t>TGGCACTACCCCTCTCCGTATTCACG</w:t>
      </w:r>
      <w:r w:rsidR="005D3012">
        <w:t xml:space="preserve">-3’; </w:t>
      </w:r>
      <w:r w:rsidR="00464CED">
        <w:t xml:space="preserve">reverse: </w:t>
      </w:r>
      <w:r w:rsidR="005D3012">
        <w:t>5’-GTACGGGCGACCCCACGATGAC-3’</w:t>
      </w:r>
      <w:r w:rsidR="00464CED">
        <w:t>; probe: 5’-FAM-</w:t>
      </w:r>
      <w:r w:rsidR="005D3012">
        <w:t>CACATCGATAGATCAAGGTGCCTACAAGC</w:t>
      </w:r>
      <w:r w:rsidR="00464CED">
        <w:t>-BHQ1-3’</w:t>
      </w:r>
      <w:r w:rsidR="00E6574A">
        <w:t>)</w:t>
      </w:r>
      <w:r w:rsidR="000B5F2C">
        <w:t xml:space="preserve">. </w:t>
      </w:r>
      <w:r w:rsidR="00327257">
        <w:t>PCR reactions were run on a R</w:t>
      </w:r>
      <w:r w:rsidR="00462CCD">
        <w:t xml:space="preserve">otor-GENE thermal cycler (Qiagen, UK) </w:t>
      </w:r>
      <w:r w:rsidR="00C772BF">
        <w:t xml:space="preserve">with 10 </w:t>
      </w:r>
      <w:r w:rsidR="00C772BF" w:rsidRPr="2BBD91B1">
        <w:rPr>
          <w:rFonts w:ascii="Symbol" w:eastAsia="Symbol" w:hAnsi="Symbol" w:cs="Symbol"/>
        </w:rPr>
        <w:t>m</w:t>
      </w:r>
      <w:r w:rsidR="00C772BF">
        <w:t xml:space="preserve">l of sample, </w:t>
      </w:r>
      <w:r w:rsidR="001779A0">
        <w:t xml:space="preserve">5 </w:t>
      </w:r>
      <w:r w:rsidR="001779A0" w:rsidRPr="2BBD91B1">
        <w:rPr>
          <w:rFonts w:ascii="Symbol" w:eastAsia="Symbol" w:hAnsi="Symbol" w:cs="Symbol"/>
        </w:rPr>
        <w:t>m</w:t>
      </w:r>
      <w:r w:rsidR="001779A0">
        <w:t xml:space="preserve">l of </w:t>
      </w:r>
      <w:r w:rsidR="00C772BF">
        <w:t xml:space="preserve">TaqPath mastermix </w:t>
      </w:r>
      <w:r w:rsidR="001779A0">
        <w:t xml:space="preserve">(ThermoFisher, UK), </w:t>
      </w:r>
      <w:r w:rsidR="00D02C5E">
        <w:t>1</w:t>
      </w:r>
      <w:r w:rsidR="00A204F8">
        <w:t>.5</w:t>
      </w:r>
      <w:r w:rsidR="00D02C5E">
        <w:t xml:space="preserve"> </w:t>
      </w:r>
      <w:r w:rsidR="00D02C5E" w:rsidRPr="2BBD91B1">
        <w:rPr>
          <w:rFonts w:ascii="Symbol" w:eastAsia="Symbol" w:hAnsi="Symbol" w:cs="Symbol"/>
        </w:rPr>
        <w:t>m</w:t>
      </w:r>
      <w:r w:rsidR="00D02C5E">
        <w:t xml:space="preserve">l </w:t>
      </w:r>
      <w:r w:rsidR="00A204F8">
        <w:t xml:space="preserve">of each primer for N1/N2 and RNAseP, 2 </w:t>
      </w:r>
      <w:r w:rsidR="00A204F8" w:rsidRPr="2BBD91B1">
        <w:rPr>
          <w:rFonts w:ascii="Symbol" w:eastAsia="Symbol" w:hAnsi="Symbol" w:cs="Symbol"/>
        </w:rPr>
        <w:t>m</w:t>
      </w:r>
      <w:r w:rsidR="00A204F8">
        <w:t xml:space="preserve">l for E and 3 </w:t>
      </w:r>
      <w:r w:rsidR="00A204F8" w:rsidRPr="2BBD91B1">
        <w:rPr>
          <w:rFonts w:ascii="Symbol" w:eastAsia="Symbol" w:hAnsi="Symbol" w:cs="Symbol"/>
        </w:rPr>
        <w:t>m</w:t>
      </w:r>
      <w:r w:rsidR="00A204F8">
        <w:t>l for MS2. After adjusting with dH</w:t>
      </w:r>
      <w:r w:rsidR="00A204F8" w:rsidRPr="2BBD91B1">
        <w:rPr>
          <w:vertAlign w:val="subscript"/>
        </w:rPr>
        <w:t>2</w:t>
      </w:r>
      <w:r w:rsidR="00A204F8">
        <w:t>O t</w:t>
      </w:r>
      <w:r w:rsidR="000B5F2C">
        <w:t xml:space="preserve">he </w:t>
      </w:r>
      <w:r w:rsidR="00A204F8">
        <w:t xml:space="preserve">final </w:t>
      </w:r>
      <w:r w:rsidR="000B5F2C">
        <w:t xml:space="preserve">reaction volume for </w:t>
      </w:r>
      <w:r w:rsidR="00327257">
        <w:t xml:space="preserve">each </w:t>
      </w:r>
      <w:r w:rsidR="000B5F2C">
        <w:t xml:space="preserve">PCR </w:t>
      </w:r>
      <w:r w:rsidR="00327257">
        <w:t>was</w:t>
      </w:r>
      <w:r w:rsidR="000B5F2C">
        <w:t xml:space="preserve"> 20 </w:t>
      </w:r>
      <w:r w:rsidR="000B5F2C" w:rsidRPr="2BBD91B1">
        <w:rPr>
          <w:rFonts w:ascii="Symbol" w:eastAsia="Symbol" w:hAnsi="Symbol" w:cs="Symbol"/>
        </w:rPr>
        <w:t>m</w:t>
      </w:r>
      <w:r w:rsidR="000B5F2C">
        <w:t>l.</w:t>
      </w:r>
      <w:r w:rsidR="00A208DD">
        <w:t xml:space="preserve"> </w:t>
      </w:r>
      <w:r w:rsidR="00CC4C52">
        <w:t>Positive control material</w:t>
      </w:r>
      <w:r w:rsidR="00C975A3">
        <w:t>s</w:t>
      </w:r>
      <w:r w:rsidR="00CC4C52">
        <w:t xml:space="preserve"> (2019-CoV Plasmid Controls, IDT, USA) were used at concentrations of 200 copies/</w:t>
      </w:r>
      <w:r w:rsidR="00CC4C52" w:rsidRPr="2BBD91B1">
        <w:rPr>
          <w:rFonts w:ascii="Symbol" w:eastAsia="Symbol" w:hAnsi="Symbol" w:cs="Symbol"/>
        </w:rPr>
        <w:t>m</w:t>
      </w:r>
      <w:r w:rsidR="00CC4C52">
        <w:t>l</w:t>
      </w:r>
      <w:r w:rsidR="00821793">
        <w:t xml:space="preserve"> in place of samples.  </w:t>
      </w:r>
      <w:r w:rsidR="00A208DD">
        <w:t xml:space="preserve">Reaction conditions </w:t>
      </w:r>
      <w:r w:rsidR="00C8003E">
        <w:t>were 25</w:t>
      </w:r>
      <w:r w:rsidR="00C8003E" w:rsidRPr="2BBD91B1">
        <w:rPr>
          <w:vertAlign w:val="superscript"/>
        </w:rPr>
        <w:t>o</w:t>
      </w:r>
      <w:r w:rsidR="00C8003E">
        <w:t>C for 1 min</w:t>
      </w:r>
      <w:r w:rsidR="7B1178C4">
        <w:t>ute</w:t>
      </w:r>
      <w:r w:rsidR="00C8003E">
        <w:t>; 50</w:t>
      </w:r>
      <w:r w:rsidR="00C8003E" w:rsidRPr="2BBD91B1">
        <w:rPr>
          <w:vertAlign w:val="superscript"/>
        </w:rPr>
        <w:t>o</w:t>
      </w:r>
      <w:r w:rsidR="00C8003E">
        <w:t>C for 15 min</w:t>
      </w:r>
      <w:r w:rsidR="5CD940AE">
        <w:t>ute</w:t>
      </w:r>
      <w:r w:rsidR="00C8003E">
        <w:t>s</w:t>
      </w:r>
      <w:r w:rsidR="00E23525">
        <w:t>; 95</w:t>
      </w:r>
      <w:r w:rsidR="00E23525" w:rsidRPr="2BBD91B1">
        <w:rPr>
          <w:vertAlign w:val="superscript"/>
        </w:rPr>
        <w:t>o</w:t>
      </w:r>
      <w:r w:rsidR="00E23525">
        <w:t>C for 2 min</w:t>
      </w:r>
      <w:r w:rsidR="441B218D">
        <w:t>ute</w:t>
      </w:r>
      <w:r w:rsidR="00E23525">
        <w:t>s followed by 40 cycles of 95</w:t>
      </w:r>
      <w:r w:rsidR="00E23525" w:rsidRPr="2BBD91B1">
        <w:rPr>
          <w:vertAlign w:val="superscript"/>
        </w:rPr>
        <w:t>o</w:t>
      </w:r>
      <w:r w:rsidR="00E23525">
        <w:t>C for 3 sec</w:t>
      </w:r>
      <w:r w:rsidR="14E4DDB2">
        <w:t>onds</w:t>
      </w:r>
      <w:r w:rsidR="00E23525">
        <w:t>, 60</w:t>
      </w:r>
      <w:r w:rsidR="00E23525" w:rsidRPr="2BBD91B1">
        <w:rPr>
          <w:vertAlign w:val="superscript"/>
        </w:rPr>
        <w:t>o</w:t>
      </w:r>
      <w:r w:rsidR="00E23525">
        <w:t xml:space="preserve">C for </w:t>
      </w:r>
      <w:r w:rsidR="003D5166">
        <w:t>30 sec</w:t>
      </w:r>
      <w:r w:rsidR="47778D4E">
        <w:t>onds</w:t>
      </w:r>
      <w:r w:rsidR="003D5166">
        <w:t>.</w:t>
      </w:r>
      <w:r w:rsidR="00BA0DF2">
        <w:t xml:space="preserve"> Quantification was done using a standard curve generated by extraction of the WHO SARS-CoV-2 RNA standard at concentrations of 10</w:t>
      </w:r>
      <w:r w:rsidR="00BA0DF2" w:rsidRPr="2BBD91B1">
        <w:rPr>
          <w:vertAlign w:val="superscript"/>
        </w:rPr>
        <w:t>7</w:t>
      </w:r>
      <w:r w:rsidR="00BA0DF2">
        <w:t xml:space="preserve"> to 10</w:t>
      </w:r>
      <w:r w:rsidR="00BA0DF2" w:rsidRPr="2BBD91B1">
        <w:rPr>
          <w:vertAlign w:val="superscript"/>
        </w:rPr>
        <w:t>0</w:t>
      </w:r>
      <w:r w:rsidR="00BA0DF2">
        <w:t xml:space="preserve"> in 140 </w:t>
      </w:r>
      <w:r w:rsidR="00BA0DF2" w:rsidRPr="2BBD91B1">
        <w:rPr>
          <w:rFonts w:ascii="Symbol" w:eastAsia="Symbol" w:hAnsi="Symbol" w:cs="Symbol"/>
        </w:rPr>
        <w:t>m</w:t>
      </w:r>
      <w:r w:rsidR="00BA0DF2">
        <w:t>l of VTM.</w:t>
      </w:r>
    </w:p>
    <w:p w14:paraId="4343010A" w14:textId="77777777" w:rsidR="00237265" w:rsidRDefault="00237265" w:rsidP="007F12D7">
      <w:pPr>
        <w:spacing w:line="480" w:lineRule="auto"/>
      </w:pPr>
    </w:p>
    <w:p w14:paraId="0FB8FB93" w14:textId="32255005" w:rsidR="000D2F91" w:rsidRDefault="000D2F91" w:rsidP="007F12D7">
      <w:pPr>
        <w:spacing w:line="480" w:lineRule="auto"/>
      </w:pPr>
      <w:r>
        <w:t>Statistical Analysis:</w:t>
      </w:r>
      <w:r w:rsidR="00BB490C">
        <w:t xml:space="preserve"> </w:t>
      </w:r>
      <w:r w:rsidR="001B1C06">
        <w:t xml:space="preserve">All statistical analysis was done in R version </w:t>
      </w:r>
      <w:r w:rsidR="00E9600C">
        <w:t xml:space="preserve">4.2.2 (2022-10-31) </w:t>
      </w:r>
      <w:r w:rsidR="001B1C06">
        <w:t xml:space="preserve">using RStudio version </w:t>
      </w:r>
      <w:r w:rsidR="007D447D">
        <w:t xml:space="preserve">2022.12.0+353 </w:t>
      </w:r>
      <w:r w:rsidR="001B1C06">
        <w:t>with graphics built using the grammar of graphics package, ggplo</w:t>
      </w:r>
      <w:r w:rsidR="00431E3E">
        <w:t>t</w:t>
      </w:r>
      <w:r w:rsidR="00585401">
        <w:t>2</w:t>
      </w:r>
      <w:r w:rsidR="00431E3E">
        <w:t xml:space="preserve"> </w:t>
      </w:r>
      <w:r>
        <w:fldChar w:fldCharType="begin"/>
      </w:r>
      <w:r>
        <w:instrText xml:space="preserve"> ADDIN EN.CITE &lt;EndNote&gt;&lt;Cite&gt;&lt;Author&gt;R Core Team&lt;/Author&gt;&lt;RecNum&gt;1771&lt;/RecNum&gt;&lt;DisplayText&gt;(20, 21)&lt;/DisplayText&gt;&lt;record&gt;&lt;rec-number&gt;1771&lt;/rec-number&gt;&lt;foreign-keys&gt;&lt;key app="EN" db-id="xvxt2tv5mdae5ze0er7vxpwpzxerawzrvfta" timestamp="1674413831"&gt;1771&lt;/key&gt;&lt;/foreign-keys&gt;&lt;ref-type name="Web Page"&gt;12&lt;/ref-type&gt;&lt;contributors&gt;&lt;authors&gt;&lt;author&gt;R Core Team,&lt;/author&gt;&lt;/authors&gt;&lt;/contributors&gt;&lt;titles&gt;&lt;title&gt;R: A language and environment for statistical computing.&lt;/title&gt;&lt;secondary-title&gt;R Foundation for Statistical Computing, Vienna, Austria&lt;/secondary-title&gt;&lt;/titles&gt;&lt;dates&gt;&lt;/dates&gt;&lt;urls&gt;&lt;related-urls&gt;&lt;url&gt;https://www.R-project.org/&lt;/url&gt;&lt;/related-urls&gt;&lt;/urls&gt;&lt;/record&gt;&lt;/Cite&gt;&lt;Cite&gt;&lt;Author&gt;Wickham&lt;/Author&gt;&lt;Year&gt;2016&lt;/Year&gt;&lt;RecNum&gt;1626&lt;/RecNum&gt;&lt;record&gt;&lt;rec-number&gt;1626&lt;/rec-number&gt;&lt;foreign-keys&gt;&lt;key app="EN" db-id="xvxt2tv5mdae5ze0er7vxpwpzxerawzrvfta" timestamp="1674413831"&gt;1626&lt;/key&gt;&lt;/foreign-keys&gt;&lt;ref-type name="Book"&gt;6&lt;/ref-type&gt;&lt;contributors&gt;&lt;authors&gt;&lt;author&gt;Wickham, H&lt;/author&gt;&lt;/authors&gt;&lt;/contributors&gt;&lt;titles&gt;&lt;title&gt;ggplot2: Elegant Graphics for Data Analysis&lt;/title&gt;&lt;/titles&gt;&lt;dates&gt;&lt;year&gt;2016&lt;/year&gt;&lt;/dates&gt;&lt;publisher&gt;Springer-Verlag New York&lt;/publisher&gt;&lt;isbn&gt;978-3-319-24277-4&lt;/isbn&gt;&lt;urls&gt;&lt;related-urls&gt;&lt;url&gt;https://ggplot2.tidyverse.org &lt;/url&gt;&lt;/related-urls&gt;&lt;/urls&gt;&lt;/record&gt;&lt;/Cite&gt;&lt;/EndNote&gt;</w:instrText>
      </w:r>
      <w:r>
        <w:fldChar w:fldCharType="separate"/>
      </w:r>
      <w:r w:rsidR="00D23FB0" w:rsidRPr="5035BA4D">
        <w:rPr>
          <w:noProof/>
        </w:rPr>
        <w:t>(20, 21)</w:t>
      </w:r>
      <w:r>
        <w:fldChar w:fldCharType="end"/>
      </w:r>
      <w:r w:rsidR="001B1C06">
        <w:t xml:space="preserve">. </w:t>
      </w:r>
      <w:r w:rsidR="00DF09A1">
        <w:t>Children were grouped by age into 0-6, 6-11, 12-23, 24-35, 36-47 and 48-60 months. The first three categories (</w:t>
      </w:r>
      <w:r w:rsidR="00DF09A1" w:rsidRPr="006A585D">
        <w:rPr>
          <w:rFonts w:ascii="Calibri" w:hAnsi="Calibri" w:cs="Calibri"/>
          <w:color w:val="00B050"/>
        </w:rPr>
        <w:t>0-6, 6-11 and 12-23 months</w:t>
      </w:r>
      <w:r w:rsidR="00DF09A1">
        <w:rPr>
          <w:rFonts w:ascii="Calibri" w:hAnsi="Calibri" w:cs="Calibri"/>
          <w:color w:val="00B050"/>
        </w:rPr>
        <w:t>)</w:t>
      </w:r>
      <w:r w:rsidR="00DF09A1" w:rsidRPr="006A585D">
        <w:rPr>
          <w:rFonts w:ascii="Calibri" w:hAnsi="Calibri" w:cs="Calibri"/>
          <w:color w:val="00B050"/>
        </w:rPr>
        <w:t xml:space="preserve"> are</w:t>
      </w:r>
      <w:r w:rsidR="00DF09A1">
        <w:rPr>
          <w:rFonts w:ascii="Calibri" w:hAnsi="Calibri" w:cs="Calibri"/>
          <w:color w:val="00B050"/>
        </w:rPr>
        <w:t xml:space="preserve"> considered</w:t>
      </w:r>
      <w:r w:rsidR="00DF09A1" w:rsidRPr="006A585D">
        <w:rPr>
          <w:rFonts w:ascii="Calibri" w:hAnsi="Calibri" w:cs="Calibri"/>
          <w:color w:val="00B050"/>
        </w:rPr>
        <w:t xml:space="preserve"> the most meaningful in relation to </w:t>
      </w:r>
      <w:r w:rsidR="00DF09A1">
        <w:rPr>
          <w:rFonts w:ascii="Calibri" w:hAnsi="Calibri" w:cs="Calibri"/>
          <w:color w:val="00B050"/>
        </w:rPr>
        <w:t xml:space="preserve">pneumococcal carriage and the influence of the </w:t>
      </w:r>
      <w:r w:rsidR="00DF09A1" w:rsidRPr="006A585D">
        <w:rPr>
          <w:rFonts w:ascii="Calibri" w:hAnsi="Calibri" w:cs="Calibri"/>
          <w:color w:val="00B050"/>
        </w:rPr>
        <w:t>childhood immunisation schedule in place prior to COVID-19</w:t>
      </w:r>
      <w:r w:rsidR="00DF09A1">
        <w:rPr>
          <w:rFonts w:ascii="Calibri" w:hAnsi="Calibri" w:cs="Calibri"/>
          <w:color w:val="00B050"/>
        </w:rPr>
        <w:t xml:space="preserve">. Moreover, these categories enable meaningful comparisons to previously published data from this cohort. </w:t>
      </w:r>
      <w:r w:rsidR="00526F09">
        <w:t>The p</w:t>
      </w:r>
      <w:r w:rsidR="00BB490C">
        <w:t>re-NPI</w:t>
      </w:r>
      <w:r w:rsidR="00A85D18">
        <w:t>s</w:t>
      </w:r>
      <w:r w:rsidR="00BB490C">
        <w:t xml:space="preserve"> period </w:t>
      </w:r>
      <w:r w:rsidR="00526F09">
        <w:t xml:space="preserve">was defined as any sample collected </w:t>
      </w:r>
      <w:r w:rsidR="0009387E">
        <w:t>on or before the</w:t>
      </w:r>
      <w:r w:rsidR="00692034">
        <w:t xml:space="preserve"> </w:t>
      </w:r>
      <w:r w:rsidR="00E4455F">
        <w:t>1</w:t>
      </w:r>
      <w:r w:rsidR="00692034">
        <w:t>6</w:t>
      </w:r>
      <w:r w:rsidR="00AE6FA7">
        <w:t xml:space="preserve"> </w:t>
      </w:r>
      <w:r w:rsidR="00692034">
        <w:t>March 2020</w:t>
      </w:r>
      <w:r w:rsidR="0009387E">
        <w:t xml:space="preserve">, with the </w:t>
      </w:r>
      <w:r w:rsidR="00692034">
        <w:t>17</w:t>
      </w:r>
      <w:r w:rsidR="00AE6FA7">
        <w:t xml:space="preserve"> </w:t>
      </w:r>
      <w:r w:rsidR="00BB490C">
        <w:t>March 2020 to 1</w:t>
      </w:r>
      <w:r w:rsidR="00AE6FA7">
        <w:t xml:space="preserve"> </w:t>
      </w:r>
      <w:r w:rsidR="00BB490C">
        <w:t>July 2021</w:t>
      </w:r>
      <w:r w:rsidR="0009387E">
        <w:t xml:space="preserve"> denoting the NPI</w:t>
      </w:r>
      <w:r w:rsidR="00A85D18">
        <w:t>s</w:t>
      </w:r>
      <w:r w:rsidR="0009387E">
        <w:t xml:space="preserve"> period</w:t>
      </w:r>
      <w:r w:rsidR="00BB490C">
        <w:t xml:space="preserve"> and post-NPI</w:t>
      </w:r>
      <w:r w:rsidR="00A85D18">
        <w:t>s</w:t>
      </w:r>
      <w:r w:rsidR="00BB490C">
        <w:t xml:space="preserve"> period </w:t>
      </w:r>
      <w:r w:rsidR="0009387E">
        <w:t xml:space="preserve">being </w:t>
      </w:r>
      <w:r w:rsidR="00BB490C">
        <w:t>on or after the 1</w:t>
      </w:r>
      <w:r w:rsidR="00AE6FA7">
        <w:t xml:space="preserve"> </w:t>
      </w:r>
      <w:r w:rsidR="00BB490C">
        <w:t>August 2021</w:t>
      </w:r>
      <w:r w:rsidR="0009387E">
        <w:t>.</w:t>
      </w:r>
      <w:r w:rsidR="006D3638">
        <w:t xml:space="preserve"> </w:t>
      </w:r>
      <w:r w:rsidR="00F36DC9">
        <w:t>Chi</w:t>
      </w:r>
      <w:r w:rsidR="004E0C8B">
        <w:t>-squared test</w:t>
      </w:r>
      <w:r w:rsidR="0057528E">
        <w:t xml:space="preserve">s were used to examine pneumococcal carriage prevalence between </w:t>
      </w:r>
      <w:r w:rsidR="00F75766">
        <w:t xml:space="preserve">sampling years. </w:t>
      </w:r>
      <w:r w:rsidR="00693F51">
        <w:t xml:space="preserve">Simpsons index of diversity was computed for </w:t>
      </w:r>
      <w:r w:rsidR="0009387E">
        <w:t xml:space="preserve">pneumococcal </w:t>
      </w:r>
      <w:r w:rsidR="00693F51">
        <w:t>serotype</w:t>
      </w:r>
      <w:r w:rsidR="00F25EDC">
        <w:t xml:space="preserve">s </w:t>
      </w:r>
      <w:r w:rsidR="00693F51">
        <w:t>using the diversity() function from the R package vegan</w:t>
      </w:r>
      <w:r w:rsidR="006E2CDE">
        <w:t xml:space="preserve"> </w:t>
      </w:r>
      <w:r>
        <w:fldChar w:fldCharType="begin"/>
      </w:r>
      <w:r>
        <w:instrText xml:space="preserve"> ADDIN EN.CITE &lt;EndNote&gt;&lt;Cite&gt;&lt;Author&gt;Oksanen&lt;/Author&gt;&lt;Year&gt;2016&lt;/Year&gt;&lt;RecNum&gt;1518&lt;/RecNum&gt;&lt;DisplayText&gt;(22)&lt;/DisplayText&gt;&lt;record&gt;&lt;rec-number&gt;1518&lt;/rec-number&gt;&lt;foreign-keys&gt;&lt;key app="EN" db-id="xvxt2tv5mdae5ze0er7vxpwpzxerawzrvfta" timestamp="1674413831"&gt;1518&lt;/key&gt;&lt;/foreign-keys&gt;&lt;ref-type name="Generic"&gt;13&lt;/ref-type&gt;&lt;contributors&gt;&lt;authors&gt;&lt;author&gt;Oksanen, J&lt;/author&gt;&lt;author&gt;Blanchet, F&lt;/author&gt;&lt;author&gt;Kindt, R&lt;/author&gt;&lt;author&gt;Legendre, P&lt;/author&gt;&lt;author&gt;O’Hara, R&lt;/author&gt;&lt;/authors&gt;&lt;/contributors&gt;&lt;titles&gt;&lt;title&gt;Vegan: Community ecology package. R Packag. 2.3-3&lt;/title&gt;&lt;/titles&gt;&lt;dates&gt;&lt;year&gt;2016&lt;/year&gt;&lt;/dates&gt;&lt;urls&gt;&lt;/urls&gt;&lt;/record&gt;&lt;/Cite&gt;&lt;/EndNote&gt;</w:instrText>
      </w:r>
      <w:r>
        <w:fldChar w:fldCharType="separate"/>
      </w:r>
      <w:r w:rsidR="00D23FB0" w:rsidRPr="5035BA4D">
        <w:rPr>
          <w:noProof/>
        </w:rPr>
        <w:t>(22)</w:t>
      </w:r>
      <w:r>
        <w:fldChar w:fldCharType="end"/>
      </w:r>
      <w:r w:rsidR="00693F51">
        <w:t xml:space="preserve">. </w:t>
      </w:r>
      <w:r w:rsidR="00AD7AEC">
        <w:t xml:space="preserve">To account for differences in sampling </w:t>
      </w:r>
      <w:r w:rsidR="00370644">
        <w:t>between pre-NPI</w:t>
      </w:r>
      <w:r w:rsidR="00A85D18">
        <w:t>s</w:t>
      </w:r>
      <w:r w:rsidR="00370644">
        <w:t xml:space="preserve"> and </w:t>
      </w:r>
      <w:r w:rsidR="00E327FF">
        <w:t>during-</w:t>
      </w:r>
      <w:r w:rsidR="00370644">
        <w:t>/post-NPI</w:t>
      </w:r>
      <w:r w:rsidR="00A85D18">
        <w:t>s</w:t>
      </w:r>
      <w:r w:rsidR="00370644">
        <w:t xml:space="preserve"> years, where </w:t>
      </w:r>
      <w:r w:rsidR="00E327FF">
        <w:t xml:space="preserve">in the latter recruitment was generally lower, </w:t>
      </w:r>
      <w:r w:rsidR="00FC05CF">
        <w:t xml:space="preserve">this was done </w:t>
      </w:r>
      <w:r w:rsidR="0041716B">
        <w:t>after</w:t>
      </w:r>
      <w:r w:rsidR="00FC05CF">
        <w:t xml:space="preserve"> </w:t>
      </w:r>
      <w:r w:rsidR="00F25EDC">
        <w:t>rarefying each year to an even sampling depth</w:t>
      </w:r>
      <w:r w:rsidR="00FC05CF">
        <w:t xml:space="preserve"> (n=50)</w:t>
      </w:r>
      <w:r w:rsidR="0041716B">
        <w:t>.</w:t>
      </w:r>
      <w:r w:rsidR="009F19B9">
        <w:t xml:space="preserve"> Odds ratios based on univariate and multivariable logistic regression analysis were done using the R package finalfit() and glmulti()</w:t>
      </w:r>
      <w:r w:rsidR="00675995">
        <w:t xml:space="preserve">. </w:t>
      </w:r>
      <w:r w:rsidR="006E2CDE">
        <w:t xml:space="preserve">Both were reported given that it was unclear whether NPIs may impact the general features (age, gender etc) of the population recruited to the study. Thus, whilst multivariate analysis would ordinarily be sufficient to account for complex interactions </w:t>
      </w:r>
      <w:r w:rsidR="003C4C3D">
        <w:t>of</w:t>
      </w:r>
      <w:r w:rsidR="006E2CDE">
        <w:t xml:space="preserve"> carriage predication, inter-period comparisons were not considered immune to these sampling differences.  </w:t>
      </w:r>
      <w:r w:rsidR="0016787D">
        <w:t>D</w:t>
      </w:r>
      <w:r w:rsidR="00675995">
        <w:t>ata w</w:t>
      </w:r>
      <w:r w:rsidR="36C9C188">
        <w:t>ere</w:t>
      </w:r>
      <w:r w:rsidR="00675995">
        <w:t xml:space="preserve"> only used </w:t>
      </w:r>
      <w:r w:rsidR="0016787D">
        <w:t xml:space="preserve">in models </w:t>
      </w:r>
      <w:r w:rsidR="00B02F16">
        <w:t>where questionnaire data w</w:t>
      </w:r>
      <w:r w:rsidR="1132D946">
        <w:t>ere</w:t>
      </w:r>
      <w:r w:rsidR="00B02F16">
        <w:t xml:space="preserve"> complete for </w:t>
      </w:r>
      <w:r w:rsidR="0055761F">
        <w:t xml:space="preserve">age, </w:t>
      </w:r>
      <w:r w:rsidR="00B02F16">
        <w:t xml:space="preserve">gender and </w:t>
      </w:r>
      <w:r w:rsidR="001F563B">
        <w:t xml:space="preserve">reported </w:t>
      </w:r>
      <w:r w:rsidR="00B02F16">
        <w:t xml:space="preserve">vaccine use </w:t>
      </w:r>
      <w:r w:rsidR="001F563B">
        <w:t>to minimise reporting inaccuracies.</w:t>
      </w:r>
      <w:r w:rsidR="00B02F16">
        <w:t xml:space="preserve"> </w:t>
      </w:r>
      <w:r w:rsidR="001F563B">
        <w:t xml:space="preserve">For the model </w:t>
      </w:r>
      <w:r w:rsidR="009F19B9">
        <w:t xml:space="preserve">the dependent variable was carriage, the explanatory variables a character list of age group, </w:t>
      </w:r>
      <w:r w:rsidR="00BF5210">
        <w:t>whether the household had experienced a case of SARS</w:t>
      </w:r>
      <w:r w:rsidR="00C605F1">
        <w:t>-</w:t>
      </w:r>
      <w:r w:rsidR="00BF5210">
        <w:t>CoV</w:t>
      </w:r>
      <w:r w:rsidR="009E6C92">
        <w:t>-</w:t>
      </w:r>
      <w:r w:rsidR="00BF5210">
        <w:t xml:space="preserve">2 infection in the previous 30 days and </w:t>
      </w:r>
      <w:r w:rsidR="00222683">
        <w:t>NPI</w:t>
      </w:r>
      <w:r w:rsidR="00CB3F31">
        <w:t>s</w:t>
      </w:r>
      <w:r w:rsidR="00222683">
        <w:t xml:space="preserve"> period. </w:t>
      </w:r>
    </w:p>
    <w:p w14:paraId="4947FF39" w14:textId="77777777" w:rsidR="000D2F91" w:rsidRDefault="000D2F91" w:rsidP="007F12D7">
      <w:pPr>
        <w:spacing w:line="480" w:lineRule="auto"/>
      </w:pPr>
    </w:p>
    <w:p w14:paraId="3A8109A0" w14:textId="5C7B980C" w:rsidR="00725FB2" w:rsidRDefault="000D2F91" w:rsidP="007F12D7">
      <w:pPr>
        <w:spacing w:line="480" w:lineRule="auto"/>
      </w:pPr>
      <w:r>
        <w:t>Data Availability:</w:t>
      </w:r>
      <w:r w:rsidR="008848D9" w:rsidRPr="008848D9">
        <w:rPr>
          <w:rFonts w:cstheme="minorHAnsi"/>
        </w:rPr>
        <w:t xml:space="preserve"> </w:t>
      </w:r>
      <w:r w:rsidR="008848D9">
        <w:rPr>
          <w:rFonts w:cstheme="minorHAnsi"/>
        </w:rPr>
        <w:t>All sequencing data (fastqs) ha</w:t>
      </w:r>
      <w:r w:rsidR="003B3936">
        <w:rPr>
          <w:rFonts w:cstheme="minorHAnsi"/>
        </w:rPr>
        <w:t>ve</w:t>
      </w:r>
      <w:r w:rsidR="008848D9">
        <w:rPr>
          <w:rFonts w:cstheme="minorHAnsi"/>
        </w:rPr>
        <w:t xml:space="preserve"> been deposited in the European Nucleotide Archive under study accession </w:t>
      </w:r>
      <w:r w:rsidR="008848D9" w:rsidRPr="00EC23D5">
        <w:rPr>
          <w:rFonts w:cstheme="minorHAnsi"/>
        </w:rPr>
        <w:t>PRJEB2417</w:t>
      </w:r>
      <w:r w:rsidR="008848D9">
        <w:rPr>
          <w:rFonts w:cstheme="minorHAnsi"/>
        </w:rPr>
        <w:t xml:space="preserve"> (</w:t>
      </w:r>
      <w:r w:rsidR="008848D9" w:rsidRPr="00EC23D5">
        <w:rPr>
          <w:rFonts w:cstheme="minorHAnsi"/>
        </w:rPr>
        <w:t>Whole</w:t>
      </w:r>
      <w:r w:rsidR="008848D9">
        <w:rPr>
          <w:rFonts w:cstheme="minorHAnsi"/>
        </w:rPr>
        <w:t xml:space="preserve"> </w:t>
      </w:r>
      <w:r w:rsidR="008848D9" w:rsidRPr="00EC23D5">
        <w:rPr>
          <w:rFonts w:cstheme="minorHAnsi"/>
        </w:rPr>
        <w:t>genome</w:t>
      </w:r>
      <w:r w:rsidR="008848D9">
        <w:rPr>
          <w:rFonts w:cstheme="minorHAnsi"/>
        </w:rPr>
        <w:t xml:space="preserve"> </w:t>
      </w:r>
      <w:r w:rsidR="008848D9" w:rsidRPr="00EC23D5">
        <w:rPr>
          <w:rFonts w:cstheme="minorHAnsi"/>
        </w:rPr>
        <w:t>sequencing</w:t>
      </w:r>
      <w:r w:rsidR="008848D9">
        <w:rPr>
          <w:rFonts w:cstheme="minorHAnsi"/>
        </w:rPr>
        <w:t xml:space="preserve"> </w:t>
      </w:r>
      <w:r w:rsidR="008848D9" w:rsidRPr="00EC23D5">
        <w:rPr>
          <w:rFonts w:cstheme="minorHAnsi"/>
        </w:rPr>
        <w:t>of</w:t>
      </w:r>
      <w:r w:rsidR="008848D9">
        <w:rPr>
          <w:rFonts w:cstheme="minorHAnsi"/>
        </w:rPr>
        <w:t xml:space="preserve"> </w:t>
      </w:r>
      <w:r w:rsidR="008848D9" w:rsidRPr="00EC23D5">
        <w:rPr>
          <w:rFonts w:cstheme="minorHAnsi"/>
        </w:rPr>
        <w:t>carried</w:t>
      </w:r>
      <w:r w:rsidR="008848D9">
        <w:rPr>
          <w:rFonts w:cstheme="minorHAnsi"/>
        </w:rPr>
        <w:t xml:space="preserve"> </w:t>
      </w:r>
      <w:r w:rsidR="008848D9" w:rsidRPr="00EC23D5">
        <w:rPr>
          <w:rFonts w:cstheme="minorHAnsi"/>
          <w:i/>
          <w:iCs/>
        </w:rPr>
        <w:t>Streptococcus</w:t>
      </w:r>
      <w:r w:rsidR="008848D9">
        <w:rPr>
          <w:rFonts w:cstheme="minorHAnsi"/>
          <w:i/>
          <w:iCs/>
        </w:rPr>
        <w:t xml:space="preserve"> </w:t>
      </w:r>
      <w:r w:rsidR="008848D9" w:rsidRPr="00EC23D5">
        <w:rPr>
          <w:rFonts w:cstheme="minorHAnsi"/>
          <w:i/>
          <w:iCs/>
        </w:rPr>
        <w:t>pneumoniae</w:t>
      </w:r>
      <w:r w:rsidR="008848D9">
        <w:rPr>
          <w:rFonts w:cstheme="minorHAnsi"/>
          <w:i/>
          <w:iCs/>
        </w:rPr>
        <w:t xml:space="preserve"> </w:t>
      </w:r>
      <w:r w:rsidR="008848D9" w:rsidRPr="00EC23D5">
        <w:rPr>
          <w:rFonts w:cstheme="minorHAnsi"/>
        </w:rPr>
        <w:t>during</w:t>
      </w:r>
      <w:r w:rsidR="008848D9">
        <w:rPr>
          <w:rFonts w:cstheme="minorHAnsi"/>
        </w:rPr>
        <w:t xml:space="preserve"> </w:t>
      </w:r>
      <w:r w:rsidR="008848D9" w:rsidRPr="00EC23D5">
        <w:rPr>
          <w:rFonts w:cstheme="minorHAnsi"/>
        </w:rPr>
        <w:t>the</w:t>
      </w:r>
      <w:r w:rsidR="008848D9">
        <w:rPr>
          <w:rFonts w:cstheme="minorHAnsi"/>
        </w:rPr>
        <w:t xml:space="preserve"> </w:t>
      </w:r>
      <w:r w:rsidR="008848D9" w:rsidRPr="00EC23D5">
        <w:rPr>
          <w:rFonts w:cstheme="minorHAnsi"/>
        </w:rPr>
        <w:t>implementation</w:t>
      </w:r>
      <w:r w:rsidR="008848D9">
        <w:rPr>
          <w:rFonts w:cstheme="minorHAnsi"/>
        </w:rPr>
        <w:t xml:space="preserve"> </w:t>
      </w:r>
      <w:r w:rsidR="008848D9" w:rsidRPr="00EC23D5">
        <w:rPr>
          <w:rFonts w:cstheme="minorHAnsi"/>
        </w:rPr>
        <w:t>of</w:t>
      </w:r>
      <w:r w:rsidR="008848D9">
        <w:rPr>
          <w:rFonts w:cstheme="minorHAnsi"/>
        </w:rPr>
        <w:t xml:space="preserve"> </w:t>
      </w:r>
      <w:r w:rsidR="008848D9" w:rsidRPr="00EC23D5">
        <w:rPr>
          <w:rFonts w:cstheme="minorHAnsi"/>
        </w:rPr>
        <w:t>pneumococcal</w:t>
      </w:r>
      <w:r w:rsidR="008848D9">
        <w:rPr>
          <w:rFonts w:cstheme="minorHAnsi"/>
        </w:rPr>
        <w:t xml:space="preserve"> </w:t>
      </w:r>
      <w:r w:rsidR="008848D9" w:rsidRPr="00EC23D5">
        <w:rPr>
          <w:rFonts w:cstheme="minorHAnsi"/>
        </w:rPr>
        <w:t>conjugate</w:t>
      </w:r>
      <w:r w:rsidR="008848D9">
        <w:rPr>
          <w:rFonts w:cstheme="minorHAnsi"/>
        </w:rPr>
        <w:t xml:space="preserve"> </w:t>
      </w:r>
      <w:r w:rsidR="008848D9" w:rsidRPr="00EC23D5">
        <w:rPr>
          <w:rFonts w:cstheme="minorHAnsi"/>
        </w:rPr>
        <w:t>vaccines</w:t>
      </w:r>
      <w:r w:rsidR="008848D9">
        <w:rPr>
          <w:rFonts w:cstheme="minorHAnsi"/>
        </w:rPr>
        <w:t xml:space="preserve"> </w:t>
      </w:r>
      <w:r w:rsidR="008848D9" w:rsidRPr="00EC23D5">
        <w:rPr>
          <w:rFonts w:cstheme="minorHAnsi"/>
        </w:rPr>
        <w:t>in</w:t>
      </w:r>
      <w:r w:rsidR="008848D9">
        <w:rPr>
          <w:rFonts w:cstheme="minorHAnsi"/>
        </w:rPr>
        <w:t xml:space="preserve"> </w:t>
      </w:r>
      <w:r w:rsidR="008848D9" w:rsidRPr="00EC23D5">
        <w:rPr>
          <w:rFonts w:cstheme="minorHAnsi"/>
        </w:rPr>
        <w:t>the</w:t>
      </w:r>
      <w:r w:rsidR="008848D9">
        <w:rPr>
          <w:rFonts w:cstheme="minorHAnsi"/>
        </w:rPr>
        <w:t xml:space="preserve"> </w:t>
      </w:r>
      <w:r w:rsidR="008848D9" w:rsidRPr="00EC23D5">
        <w:rPr>
          <w:rFonts w:cstheme="minorHAnsi"/>
        </w:rPr>
        <w:t>UK</w:t>
      </w:r>
      <w:r w:rsidR="008848D9">
        <w:rPr>
          <w:rFonts w:cstheme="minorHAnsi"/>
        </w:rPr>
        <w:t>).</w:t>
      </w:r>
      <w:r w:rsidR="00725FB2">
        <w:br w:type="page"/>
      </w:r>
    </w:p>
    <w:p w14:paraId="120E32AC" w14:textId="08A92BE7" w:rsidR="00725FB2" w:rsidRDefault="00725FB2" w:rsidP="00F24589">
      <w:pPr>
        <w:spacing w:line="480" w:lineRule="auto"/>
      </w:pPr>
      <w:r>
        <w:t>Results</w:t>
      </w:r>
    </w:p>
    <w:p w14:paraId="08498ABB" w14:textId="39BF85D2" w:rsidR="009434E6" w:rsidRDefault="001B607F" w:rsidP="00F24589">
      <w:pPr>
        <w:spacing w:line="480" w:lineRule="auto"/>
      </w:pPr>
      <w:r>
        <w:t xml:space="preserve">A total of </w:t>
      </w:r>
      <w:r w:rsidR="00F24589">
        <w:t>2966 children under the age of five years</w:t>
      </w:r>
      <w:r w:rsidR="003904A1">
        <w:t xml:space="preserve"> </w:t>
      </w:r>
      <w:r w:rsidR="00F24589">
        <w:t>were recruited to the study</w:t>
      </w:r>
      <w:r w:rsidR="005B6021">
        <w:t xml:space="preserve"> between the winter</w:t>
      </w:r>
      <w:r w:rsidR="7CBE47D8">
        <w:t>s</w:t>
      </w:r>
      <w:r w:rsidR="005B6021">
        <w:t xml:space="preserve"> of 201</w:t>
      </w:r>
      <w:r w:rsidR="009510EF">
        <w:t>8</w:t>
      </w:r>
      <w:r w:rsidR="005B6021">
        <w:t>/1</w:t>
      </w:r>
      <w:r w:rsidR="009510EF">
        <w:t>9</w:t>
      </w:r>
      <w:r w:rsidR="005B6021">
        <w:t xml:space="preserve"> and 2022/23</w:t>
      </w:r>
      <w:r w:rsidR="003904A1">
        <w:t xml:space="preserve">.  </w:t>
      </w:r>
      <w:r w:rsidR="005B6021">
        <w:t xml:space="preserve">Recruitment numbers </w:t>
      </w:r>
      <w:r w:rsidR="00AD1B97">
        <w:t xml:space="preserve">per year, </w:t>
      </w:r>
      <w:r w:rsidR="005B6021">
        <w:t xml:space="preserve">with age, gender, and point prevalence of pneumococcal carriage are shown in Table 1. </w:t>
      </w:r>
      <w:r w:rsidR="003904A1">
        <w:t xml:space="preserve">At </w:t>
      </w:r>
      <w:r w:rsidR="00654EBD">
        <w:t>Site</w:t>
      </w:r>
      <w:r w:rsidR="003904A1">
        <w:t xml:space="preserve"> 1 </w:t>
      </w:r>
      <w:r w:rsidR="00AD1B97">
        <w:t>recruitment numbers</w:t>
      </w:r>
      <w:r w:rsidR="003904A1">
        <w:t xml:space="preserve"> ranged from a low of </w:t>
      </w:r>
      <w:r w:rsidR="00E627AB">
        <w:t xml:space="preserve">n=31 in 2022/23 to n=542 in 2018/19.  At </w:t>
      </w:r>
      <w:r w:rsidR="00654EBD">
        <w:t>Site</w:t>
      </w:r>
      <w:r w:rsidR="00E627AB">
        <w:t xml:space="preserve"> 2</w:t>
      </w:r>
      <w:r w:rsidR="00065195">
        <w:t xml:space="preserve"> the lowest recruitment was </w:t>
      </w:r>
      <w:r w:rsidR="005A5402">
        <w:t xml:space="preserve">in </w:t>
      </w:r>
      <w:r w:rsidR="00065195">
        <w:t>2020/21 with n=228 and the highest of</w:t>
      </w:r>
      <w:r w:rsidR="00532A61">
        <w:t xml:space="preserve"> </w:t>
      </w:r>
      <w:r w:rsidR="005A5402">
        <w:t>n=</w:t>
      </w:r>
      <w:r w:rsidR="00532A61">
        <w:t xml:space="preserve">470 in 2019/20.  </w:t>
      </w:r>
      <w:r w:rsidR="00081196">
        <w:t>M</w:t>
      </w:r>
      <w:r w:rsidR="00532A61">
        <w:t xml:space="preserve">ost children (n=1784, </w:t>
      </w:r>
      <w:r w:rsidR="00C56334">
        <w:t xml:space="preserve">60.1%) were recruited from </w:t>
      </w:r>
      <w:r w:rsidR="00654EBD">
        <w:t>Site</w:t>
      </w:r>
      <w:r w:rsidR="00C56334">
        <w:t xml:space="preserve"> 2. </w:t>
      </w:r>
      <w:r w:rsidR="00AF5BDF">
        <w:t xml:space="preserve">There was no significant difference </w:t>
      </w:r>
      <w:r w:rsidR="00FF1C4D">
        <w:t xml:space="preserve">between </w:t>
      </w:r>
      <w:r w:rsidR="006C7E5F">
        <w:t>s</w:t>
      </w:r>
      <w:r w:rsidR="00654EBD">
        <w:t>ite</w:t>
      </w:r>
      <w:r w:rsidR="00FF1C4D">
        <w:t xml:space="preserve">s </w:t>
      </w:r>
      <w:r w:rsidR="00AF5BDF">
        <w:t xml:space="preserve">in the </w:t>
      </w:r>
      <w:r w:rsidR="00FF1C4D">
        <w:t xml:space="preserve">ratio of </w:t>
      </w:r>
      <w:r w:rsidR="6A92E8F0">
        <w:t>m</w:t>
      </w:r>
      <w:r w:rsidR="00AF5BDF">
        <w:t xml:space="preserve">ales to </w:t>
      </w:r>
      <w:r w:rsidR="3C5BACBF">
        <w:t>f</w:t>
      </w:r>
      <w:r w:rsidR="00AF5BDF">
        <w:t>emales (</w:t>
      </w:r>
      <w:r w:rsidR="00FF1C4D" w:rsidRPr="2BBD91B1">
        <w:rPr>
          <w:i/>
          <w:iCs/>
        </w:rPr>
        <w:t>p</w:t>
      </w:r>
      <w:r w:rsidR="00FF1C4D">
        <w:t>=0.35, row-wise z-test of proportions)</w:t>
      </w:r>
      <w:r w:rsidR="0044768F">
        <w:t xml:space="preserve"> with </w:t>
      </w:r>
      <w:r w:rsidR="57411829">
        <w:t xml:space="preserve">males accounting for </w:t>
      </w:r>
      <w:r w:rsidR="0044768F">
        <w:t>43% (n=513</w:t>
      </w:r>
      <w:r w:rsidR="002E73D1">
        <w:t>/1182</w:t>
      </w:r>
      <w:r w:rsidR="0044768F">
        <w:t xml:space="preserve">) and </w:t>
      </w:r>
      <w:r w:rsidR="002E73D1">
        <w:t>46% (n=820/1784)</w:t>
      </w:r>
      <w:r w:rsidR="00146762">
        <w:t xml:space="preserve"> of the populations respectively at </w:t>
      </w:r>
      <w:r w:rsidR="2F1A3264">
        <w:t>s</w:t>
      </w:r>
      <w:r w:rsidR="00654EBD">
        <w:t>ite</w:t>
      </w:r>
      <w:r w:rsidR="007C0669">
        <w:t>s</w:t>
      </w:r>
      <w:r w:rsidR="00146762">
        <w:t xml:space="preserve"> 1 and 2. </w:t>
      </w:r>
      <w:r w:rsidR="007C0669">
        <w:t xml:space="preserve"> As shown in Figure 1 there was a </w:t>
      </w:r>
      <w:r w:rsidR="005E1F85">
        <w:t xml:space="preserve">significant </w:t>
      </w:r>
      <w:r w:rsidR="00FA212D">
        <w:t>(</w:t>
      </w:r>
      <w:r w:rsidR="00FA212D" w:rsidRPr="2BBD91B1">
        <w:rPr>
          <w:i/>
          <w:iCs/>
        </w:rPr>
        <w:t>p</w:t>
      </w:r>
      <w:r w:rsidR="00FA212D">
        <w:t xml:space="preserve"> &lt; 0.001) </w:t>
      </w:r>
      <w:r w:rsidR="007C0669">
        <w:t xml:space="preserve">difference in </w:t>
      </w:r>
      <w:r w:rsidR="007A1164">
        <w:t>age between sites</w:t>
      </w:r>
      <w:r w:rsidR="00FA212D">
        <w:t xml:space="preserve">.  The mean age </w:t>
      </w:r>
      <w:r w:rsidR="007D17DB">
        <w:t xml:space="preserve">of children recruited in </w:t>
      </w:r>
      <w:r w:rsidR="6BFB2968">
        <w:t>s</w:t>
      </w:r>
      <w:r w:rsidR="00E22302">
        <w:t>ite 1 was 18.1 months (</w:t>
      </w:r>
      <w:r w:rsidR="007921E9" w:rsidRPr="2BBD91B1">
        <w:rPr>
          <w:rFonts w:ascii="Symbol" w:eastAsia="Symbol" w:hAnsi="Symbol" w:cs="Symbol"/>
        </w:rPr>
        <w:t>±</w:t>
      </w:r>
      <w:r w:rsidR="007921E9">
        <w:t xml:space="preserve"> 16.37; </w:t>
      </w:r>
      <w:r w:rsidR="00E22302">
        <w:t>range:</w:t>
      </w:r>
      <w:r w:rsidR="0027324D">
        <w:t xml:space="preserve"> </w:t>
      </w:r>
      <w:r w:rsidR="00E22302">
        <w:t>0-</w:t>
      </w:r>
      <w:r w:rsidR="007921E9">
        <w:t xml:space="preserve">59.9) compared to </w:t>
      </w:r>
      <w:r w:rsidR="00391EA1">
        <w:t>11.1 months (</w:t>
      </w:r>
      <w:r w:rsidR="00391EA1" w:rsidRPr="2BBD91B1">
        <w:rPr>
          <w:rFonts w:ascii="Symbol" w:eastAsia="Symbol" w:hAnsi="Symbol" w:cs="Symbol"/>
        </w:rPr>
        <w:t>±</w:t>
      </w:r>
      <w:r w:rsidR="00391EA1">
        <w:t xml:space="preserve"> 10.5; range:</w:t>
      </w:r>
      <w:r w:rsidR="0027324D">
        <w:t xml:space="preserve"> </w:t>
      </w:r>
      <w:r w:rsidR="00391EA1">
        <w:t>0.4-57.1)</w:t>
      </w:r>
      <w:r w:rsidR="007C48A4">
        <w:t xml:space="preserve"> at </w:t>
      </w:r>
      <w:r w:rsidR="3721ACCA">
        <w:t>s</w:t>
      </w:r>
      <w:r w:rsidR="007C48A4">
        <w:t>ite 2</w:t>
      </w:r>
      <w:r w:rsidR="00E3419A">
        <w:t xml:space="preserve"> (Figure 1A)</w:t>
      </w:r>
      <w:r w:rsidR="007C48A4">
        <w:t xml:space="preserve">. There were also clear differences in </w:t>
      </w:r>
      <w:r w:rsidR="00576BD6">
        <w:t xml:space="preserve">age at </w:t>
      </w:r>
      <w:r w:rsidR="007C48A4">
        <w:t>recruitment between years at each site</w:t>
      </w:r>
      <w:r w:rsidR="00AF0577">
        <w:t>,</w:t>
      </w:r>
      <w:r w:rsidR="007C48A4">
        <w:t xml:space="preserve"> as shown in Figure</w:t>
      </w:r>
      <w:r w:rsidR="005E1F85">
        <w:t xml:space="preserve"> 1B</w:t>
      </w:r>
      <w:r w:rsidR="007A1164">
        <w:t>.</w:t>
      </w:r>
      <w:r w:rsidR="005E1F85">
        <w:t xml:space="preserve"> </w:t>
      </w:r>
    </w:p>
    <w:p w14:paraId="2A4158AD" w14:textId="77777777" w:rsidR="009434E6" w:rsidRDefault="009434E6" w:rsidP="00F24589">
      <w:pPr>
        <w:spacing w:line="480" w:lineRule="auto"/>
      </w:pPr>
    </w:p>
    <w:p w14:paraId="2165DC74" w14:textId="4EBFFA86" w:rsidR="00160D43" w:rsidRDefault="00117BEB">
      <w:pPr>
        <w:spacing w:line="480" w:lineRule="auto"/>
      </w:pPr>
      <w:r>
        <w:t>To</w:t>
      </w:r>
      <w:r w:rsidR="00850508">
        <w:t xml:space="preserve"> determine the impact of </w:t>
      </w:r>
      <w:r w:rsidR="009F5CD0">
        <w:t>COVID-19</w:t>
      </w:r>
      <w:r w:rsidR="00850508">
        <w:t xml:space="preserve"> </w:t>
      </w:r>
      <w:r w:rsidR="70D07527">
        <w:t xml:space="preserve">infection </w:t>
      </w:r>
      <w:r w:rsidR="00850508">
        <w:t>on pneumococcal carriage we scree</w:t>
      </w:r>
      <w:r w:rsidR="00E567D3">
        <w:t>ned</w:t>
      </w:r>
      <w:r w:rsidR="00850508">
        <w:t xml:space="preserve"> participant</w:t>
      </w:r>
      <w:r w:rsidR="00E567D3">
        <w:t>s for</w:t>
      </w:r>
      <w:r w:rsidR="009F5CD0">
        <w:t xml:space="preserve"> SARS</w:t>
      </w:r>
      <w:r w:rsidR="0027324D">
        <w:t>-</w:t>
      </w:r>
      <w:r w:rsidR="009F5CD0">
        <w:t>CoV</w:t>
      </w:r>
      <w:r w:rsidR="003578EF">
        <w:t>-</w:t>
      </w:r>
      <w:r w:rsidR="009F5CD0">
        <w:t>2 using qPCR</w:t>
      </w:r>
      <w:r>
        <w:t xml:space="preserve"> for several viral targets. </w:t>
      </w:r>
      <w:r w:rsidR="008F391F">
        <w:t>I</w:t>
      </w:r>
      <w:r>
        <w:t xml:space="preserve">nfection in this instance </w:t>
      </w:r>
      <w:r w:rsidR="002E31FF">
        <w:t xml:space="preserve">was </w:t>
      </w:r>
      <w:r>
        <w:t xml:space="preserve">either early (pre-symptomatic) or asymptomatic. </w:t>
      </w:r>
      <w:r w:rsidR="00D64431">
        <w:t xml:space="preserve">In 2020/21, the first year </w:t>
      </w:r>
      <w:r w:rsidR="00E9240C">
        <w:t>of viral swabbing, 198</w:t>
      </w:r>
      <w:r w:rsidR="00067367">
        <w:t>/292</w:t>
      </w:r>
      <w:r w:rsidR="00E9240C">
        <w:t xml:space="preserve"> participants </w:t>
      </w:r>
      <w:r w:rsidR="002B40B2">
        <w:t>(</w:t>
      </w:r>
      <w:r w:rsidR="00DB6411">
        <w:t>67.8%) consent</w:t>
      </w:r>
      <w:r w:rsidR="00053C22">
        <w:t>ed</w:t>
      </w:r>
      <w:r w:rsidR="00DB6411">
        <w:t xml:space="preserve"> to the additional swab</w:t>
      </w:r>
      <w:r w:rsidR="00303932">
        <w:t>,</w:t>
      </w:r>
      <w:r w:rsidR="00DB6411">
        <w:t xml:space="preserve"> from whom no positives were identified. In 2021/22</w:t>
      </w:r>
      <w:r w:rsidR="00303932">
        <w:t xml:space="preserve"> </w:t>
      </w:r>
      <w:r w:rsidR="00DB6411">
        <w:t>participa</w:t>
      </w:r>
      <w:r w:rsidR="000A7AE9">
        <w:t>tion</w:t>
      </w:r>
      <w:r w:rsidR="00DB6411">
        <w:t xml:space="preserve"> in viral swabbing rose to </w:t>
      </w:r>
      <w:r w:rsidR="008C4B9D">
        <w:t>89.2% (n=</w:t>
      </w:r>
      <w:r w:rsidR="009275BE">
        <w:t>298</w:t>
      </w:r>
      <w:r w:rsidR="008C4B9D">
        <w:t xml:space="preserve">/334). </w:t>
      </w:r>
      <w:r w:rsidR="00A16780">
        <w:t>From</w:t>
      </w:r>
      <w:r w:rsidR="002B40B2">
        <w:t xml:space="preserve"> </w:t>
      </w:r>
      <w:r w:rsidR="006F5FD9">
        <w:t>these</w:t>
      </w:r>
      <w:r w:rsidR="008A3834">
        <w:t>,</w:t>
      </w:r>
      <w:r w:rsidR="006F5FD9">
        <w:t xml:space="preserve"> nine had </w:t>
      </w:r>
      <w:r w:rsidR="008A3834">
        <w:t xml:space="preserve">weak </w:t>
      </w:r>
      <w:r w:rsidR="006F5FD9">
        <w:t xml:space="preserve">PCR positives that did not meet the </w:t>
      </w:r>
      <w:r w:rsidR="00A84E5C">
        <w:t xml:space="preserve">threshold of a </w:t>
      </w:r>
      <w:r w:rsidR="00A84E5C" w:rsidRPr="2BBD91B1">
        <w:rPr>
          <w:i/>
          <w:iCs/>
        </w:rPr>
        <w:t>Ct</w:t>
      </w:r>
      <w:r w:rsidR="00A84E5C">
        <w:t xml:space="preserve"> &lt;30</w:t>
      </w:r>
      <w:r w:rsidR="002F096F">
        <w:t xml:space="preserve"> for a valid positive</w:t>
      </w:r>
      <w:r w:rsidR="00A84E5C">
        <w:t xml:space="preserve">. One participant, a </w:t>
      </w:r>
      <w:r w:rsidR="008A3834">
        <w:t>5-month-old</w:t>
      </w:r>
      <w:r w:rsidR="00A84E5C">
        <w:t xml:space="preserve"> infant</w:t>
      </w:r>
      <w:r w:rsidR="002E31FF">
        <w:t>,</w:t>
      </w:r>
      <w:r w:rsidR="000465B5">
        <w:t xml:space="preserve"> was positive for N1, N2 and E gene PCRs with </w:t>
      </w:r>
      <w:r w:rsidR="000465B5" w:rsidRPr="2BBD91B1">
        <w:rPr>
          <w:i/>
          <w:iCs/>
        </w:rPr>
        <w:t>Ct</w:t>
      </w:r>
      <w:r w:rsidR="000465B5">
        <w:t xml:space="preserve"> values &lt;30. </w:t>
      </w:r>
      <w:r w:rsidR="00B45B79">
        <w:t>No SARS</w:t>
      </w:r>
      <w:r w:rsidR="000728DB">
        <w:t>-</w:t>
      </w:r>
      <w:r w:rsidR="00B45B79">
        <w:t>CoV</w:t>
      </w:r>
      <w:r w:rsidR="001F0EDB">
        <w:t>-</w:t>
      </w:r>
      <w:r w:rsidR="00B45B79">
        <w:t xml:space="preserve">2 had been reported in the household, although the child was reported to have had an ear and throat infection in the previous 30 days. </w:t>
      </w:r>
      <w:r w:rsidR="00053C22">
        <w:t xml:space="preserve">The infant was not a pneumococcal carrier, </w:t>
      </w:r>
      <w:r w:rsidR="00ED4B73">
        <w:t>with</w:t>
      </w:r>
      <w:r w:rsidR="00053C22">
        <w:t xml:space="preserve"> only </w:t>
      </w:r>
      <w:r w:rsidR="00053C22" w:rsidRPr="2BBD91B1">
        <w:rPr>
          <w:i/>
          <w:iCs/>
        </w:rPr>
        <w:t>M. catarrhalis</w:t>
      </w:r>
      <w:r w:rsidR="00053C22">
        <w:t xml:space="preserve"> isolated.</w:t>
      </w:r>
      <w:r w:rsidR="003F6AD6">
        <w:t xml:space="preserve"> One further </w:t>
      </w:r>
      <w:r w:rsidR="00897222">
        <w:t xml:space="preserve">child aged 7 months was also positive </w:t>
      </w:r>
      <w:r w:rsidR="00397C01">
        <w:t xml:space="preserve">with a </w:t>
      </w:r>
      <w:r w:rsidR="00397C01" w:rsidRPr="00E04B41">
        <w:rPr>
          <w:i/>
          <w:iCs/>
        </w:rPr>
        <w:t>Ct</w:t>
      </w:r>
      <w:r w:rsidR="00397C01">
        <w:t xml:space="preserve"> value of &lt;30</w:t>
      </w:r>
      <w:r w:rsidR="00F91151">
        <w:t xml:space="preserve"> for both N and E targets</w:t>
      </w:r>
      <w:r w:rsidR="00397C01">
        <w:t xml:space="preserve"> </w:t>
      </w:r>
      <w:r w:rsidR="00DD644F">
        <w:t xml:space="preserve">with no reported respiratory symptoms, either personally or in the household, and </w:t>
      </w:r>
      <w:r w:rsidR="43D9ED1A">
        <w:t xml:space="preserve">was </w:t>
      </w:r>
      <w:r w:rsidR="00DD644F">
        <w:t>a pneumococcal carrier.</w:t>
      </w:r>
      <w:r w:rsidR="00B930CA">
        <w:t xml:space="preserve"> </w:t>
      </w:r>
      <w:r w:rsidR="00592BDC">
        <w:t xml:space="preserve">In 2022/23 </w:t>
      </w:r>
      <w:r w:rsidR="007A6678">
        <w:t>participation in viral swabbing fell to 71.0% (n=264/372).</w:t>
      </w:r>
      <w:r w:rsidR="0011756D">
        <w:t xml:space="preserve"> </w:t>
      </w:r>
      <w:r w:rsidR="007A6678">
        <w:t xml:space="preserve"> </w:t>
      </w:r>
      <w:r w:rsidR="0011756D">
        <w:t xml:space="preserve">Weak PCR positives that did not meet the threshold of a </w:t>
      </w:r>
      <w:r w:rsidR="0011756D" w:rsidRPr="2BBD91B1">
        <w:rPr>
          <w:i/>
          <w:iCs/>
        </w:rPr>
        <w:t>Ct</w:t>
      </w:r>
      <w:r w:rsidR="0011756D">
        <w:t xml:space="preserve"> &lt;30 for a valid positive accounted for 11.7% of swabbed children (</w:t>
      </w:r>
      <w:r w:rsidR="00E670F9">
        <w:t xml:space="preserve">31/264). A further nine (3.4%) had qPCR positives with &lt;30 </w:t>
      </w:r>
      <w:r w:rsidR="00E670F9" w:rsidRPr="00E04B41">
        <w:rPr>
          <w:i/>
          <w:iCs/>
        </w:rPr>
        <w:t>Ct</w:t>
      </w:r>
      <w:r w:rsidR="00E670F9">
        <w:t xml:space="preserve"> for N but not E gene targets </w:t>
      </w:r>
      <w:r w:rsidR="003F0231">
        <w:t>even after multiple re-extractions and re-tests</w:t>
      </w:r>
      <w:r w:rsidR="0011756D">
        <w:t xml:space="preserve"> </w:t>
      </w:r>
      <w:r w:rsidR="003F0231">
        <w:t>and therefore were not classed as positives.  Only two children had Ct values &lt;30 for both N and E. The</w:t>
      </w:r>
      <w:r w:rsidR="00074511">
        <w:t>y</w:t>
      </w:r>
      <w:r w:rsidR="003F0231">
        <w:t xml:space="preserve"> were</w:t>
      </w:r>
      <w:r w:rsidR="00074511">
        <w:t xml:space="preserve"> both </w:t>
      </w:r>
      <w:r w:rsidR="000C23EC">
        <w:t>7</w:t>
      </w:r>
      <w:r w:rsidR="009268D3">
        <w:t xml:space="preserve"> </w:t>
      </w:r>
      <w:r w:rsidR="000C23EC">
        <w:t>month</w:t>
      </w:r>
      <w:r w:rsidR="009268D3">
        <w:t xml:space="preserve">s </w:t>
      </w:r>
      <w:r w:rsidR="000C23EC">
        <w:t>old.</w:t>
      </w:r>
      <w:r w:rsidR="00074511">
        <w:t xml:space="preserve"> </w:t>
      </w:r>
      <w:r w:rsidR="000C23EC">
        <w:t>O</w:t>
      </w:r>
      <w:r w:rsidR="00074511">
        <w:t xml:space="preserve">ne </w:t>
      </w:r>
      <w:r w:rsidR="000C23EC">
        <w:t xml:space="preserve">child </w:t>
      </w:r>
      <w:r w:rsidR="00074511">
        <w:t xml:space="preserve">had no reported respiratory infection in the past 30 days and no </w:t>
      </w:r>
      <w:r w:rsidR="000C23EC">
        <w:t>history</w:t>
      </w:r>
      <w:r w:rsidR="00074511">
        <w:t xml:space="preserve"> of SARS-CoV</w:t>
      </w:r>
      <w:r w:rsidR="00D23B12">
        <w:t>-</w:t>
      </w:r>
      <w:r w:rsidR="00074511">
        <w:t>2 infection</w:t>
      </w:r>
      <w:r w:rsidR="00171761">
        <w:t>,</w:t>
      </w:r>
      <w:r w:rsidR="00074511">
        <w:t xml:space="preserve"> either personally or in a household contact.  The other child </w:t>
      </w:r>
      <w:r w:rsidR="00196523">
        <w:t xml:space="preserve">had tested positive five months prior to swabbing, had a household contact who also tested positive at the same time, and </w:t>
      </w:r>
      <w:r w:rsidR="000C23EC">
        <w:t xml:space="preserve">had cold-like symptoms in the 30 days to </w:t>
      </w:r>
      <w:r w:rsidR="00171761">
        <w:t xml:space="preserve">prior to </w:t>
      </w:r>
      <w:r w:rsidR="000C23EC">
        <w:t xml:space="preserve">recruitment. </w:t>
      </w:r>
      <w:r w:rsidR="00EE2D3D">
        <w:t xml:space="preserve">Stored STGG samples </w:t>
      </w:r>
      <w:r w:rsidR="006B41AA">
        <w:t xml:space="preserve">from Site 1 </w:t>
      </w:r>
      <w:r w:rsidR="00EE2D3D">
        <w:t xml:space="preserve">were also tested from 2019/20, noting that </w:t>
      </w:r>
      <w:r w:rsidR="00D6390D">
        <w:t xml:space="preserve">recruitment would have been during the very early phase of the pandemic in the UK. </w:t>
      </w:r>
      <w:r w:rsidR="00D01055">
        <w:t>A number (n=95) failed either with extraction or PCR controls issues however</w:t>
      </w:r>
      <w:r w:rsidR="00F972CE">
        <w:t>,</w:t>
      </w:r>
      <w:r w:rsidR="00D01055">
        <w:t xml:space="preserve"> given the limited stored sample volumes</w:t>
      </w:r>
      <w:r w:rsidR="00F972CE">
        <w:t>,</w:t>
      </w:r>
      <w:r w:rsidR="00D01055">
        <w:t xml:space="preserve"> it was not possible to re-test. From the remaining samples (n=</w:t>
      </w:r>
      <w:r w:rsidR="00B648D2">
        <w:t xml:space="preserve">404) </w:t>
      </w:r>
      <w:r w:rsidR="00D01055">
        <w:t>no positives were identified.</w:t>
      </w:r>
      <w:r w:rsidR="006B54ED">
        <w:t xml:space="preserve"> </w:t>
      </w:r>
    </w:p>
    <w:p w14:paraId="4ABD9298" w14:textId="77777777" w:rsidR="00160D43" w:rsidRDefault="00160D43" w:rsidP="00F24589">
      <w:pPr>
        <w:spacing w:line="480" w:lineRule="auto"/>
      </w:pPr>
    </w:p>
    <w:p w14:paraId="12D45145" w14:textId="0D41F11D" w:rsidR="00B00C85" w:rsidRDefault="009434E6">
      <w:pPr>
        <w:spacing w:line="480" w:lineRule="auto"/>
      </w:pPr>
      <w:r>
        <w:t xml:space="preserve">Pneumococcal carriage ranged from </w:t>
      </w:r>
      <w:r w:rsidR="007227F0">
        <w:t>19% (n=44/228)</w:t>
      </w:r>
      <w:r w:rsidR="009C43DA">
        <w:t xml:space="preserve"> to 42% (</w:t>
      </w:r>
      <w:r w:rsidR="00B02006">
        <w:t>n=</w:t>
      </w:r>
      <w:r w:rsidR="009C43DA">
        <w:t xml:space="preserve">13/31) at </w:t>
      </w:r>
      <w:r w:rsidR="00ED4B73">
        <w:t>S</w:t>
      </w:r>
      <w:r w:rsidR="009C43DA">
        <w:t>ite 1 and 19% (n=56/288) to 34% (</w:t>
      </w:r>
      <w:r w:rsidR="00B02006">
        <w:t>n=</w:t>
      </w:r>
      <w:r w:rsidR="009C43DA">
        <w:t xml:space="preserve">158/458) at </w:t>
      </w:r>
      <w:r w:rsidR="00ED4B73">
        <w:t>S</w:t>
      </w:r>
      <w:r w:rsidR="009C43DA">
        <w:t xml:space="preserve">ite 2. Carriage prevalence across all years is shown in Figure 2. </w:t>
      </w:r>
      <w:r w:rsidR="008825AC">
        <w:t xml:space="preserve">A decrease in </w:t>
      </w:r>
      <w:r w:rsidR="00387F6E">
        <w:t xml:space="preserve">pneumococcal carriage </w:t>
      </w:r>
      <w:r w:rsidR="0EC7CCF2">
        <w:t xml:space="preserve">was observed </w:t>
      </w:r>
      <w:r w:rsidR="00387F6E">
        <w:t xml:space="preserve">during the period of NPIs </w:t>
      </w:r>
      <w:r w:rsidR="00502B0C">
        <w:t>impacting year 2020/21</w:t>
      </w:r>
      <w:r w:rsidR="00BB5906">
        <w:t xml:space="preserve">. </w:t>
      </w:r>
      <w:r w:rsidR="00414FAC">
        <w:t>In 2019/20, pre-pandemic, carriage prevalence at site</w:t>
      </w:r>
      <w:r w:rsidR="00D515E7">
        <w:t xml:space="preserve"> 1</w:t>
      </w:r>
      <w:r w:rsidR="00414FAC">
        <w:t xml:space="preserve"> was 32% (n=161/</w:t>
      </w:r>
      <w:r w:rsidR="00E267D6">
        <w:t>499</w:t>
      </w:r>
      <w:r w:rsidR="00414FAC">
        <w:t>)</w:t>
      </w:r>
      <w:r w:rsidR="00CE0CEA">
        <w:t xml:space="preserve"> which fell in </w:t>
      </w:r>
      <w:r w:rsidR="00414FAC">
        <w:t>2020/21 to 19% (n=12/6</w:t>
      </w:r>
      <w:r w:rsidR="00E267D6">
        <w:t>4</w:t>
      </w:r>
      <w:r w:rsidR="00414FAC">
        <w:t xml:space="preserve">), although based on </w:t>
      </w:r>
      <w:r w:rsidR="00CE0CEA">
        <w:t xml:space="preserve">notably </w:t>
      </w:r>
      <w:r w:rsidR="00414FAC">
        <w:t xml:space="preserve">fewer </w:t>
      </w:r>
      <w:r w:rsidR="00CE0CEA">
        <w:t xml:space="preserve">children </w:t>
      </w:r>
      <w:r w:rsidR="00355608">
        <w:t xml:space="preserve">being </w:t>
      </w:r>
      <w:r w:rsidR="00CE0CEA">
        <w:t>recruited</w:t>
      </w:r>
      <w:r w:rsidR="00414FAC">
        <w:t xml:space="preserve">. In 2021/22, after </w:t>
      </w:r>
      <w:r w:rsidR="63FD8392">
        <w:t xml:space="preserve">NPIs </w:t>
      </w:r>
      <w:r w:rsidR="00414FAC">
        <w:t>had eased, prevalence rebounded to 3</w:t>
      </w:r>
      <w:r w:rsidR="00017EEE">
        <w:t>3</w:t>
      </w:r>
      <w:r w:rsidR="00414FAC">
        <w:t>% (n=1</w:t>
      </w:r>
      <w:r w:rsidR="00017EEE">
        <w:t>5</w:t>
      </w:r>
      <w:r w:rsidR="00414FAC">
        <w:t>/</w:t>
      </w:r>
      <w:r w:rsidR="00017EEE">
        <w:t>46</w:t>
      </w:r>
      <w:r w:rsidR="00414FAC">
        <w:t xml:space="preserve">). Although this increase was </w:t>
      </w:r>
      <w:r w:rsidR="00EF60D3">
        <w:t xml:space="preserve">not </w:t>
      </w:r>
      <w:r w:rsidR="00414FAC">
        <w:t>significant when comparing proportion to the previous year (</w:t>
      </w:r>
      <w:r w:rsidR="00414FAC" w:rsidRPr="2BBD91B1">
        <w:rPr>
          <w:rFonts w:ascii="Symbol" w:eastAsia="Symbol" w:hAnsi="Symbol" w:cs="Symbol"/>
        </w:rPr>
        <w:t>c</w:t>
      </w:r>
      <w:r w:rsidR="00414FAC" w:rsidRPr="2BBD91B1">
        <w:rPr>
          <w:vertAlign w:val="superscript"/>
        </w:rPr>
        <w:t>2</w:t>
      </w:r>
      <w:r w:rsidR="00414FAC" w:rsidRPr="2BBD91B1">
        <w:rPr>
          <w:i/>
          <w:iCs/>
        </w:rPr>
        <w:t xml:space="preserve"> </w:t>
      </w:r>
      <w:r w:rsidR="00414FAC">
        <w:t>(1, N=11</w:t>
      </w:r>
      <w:r w:rsidR="00294228">
        <w:t>0</w:t>
      </w:r>
      <w:r w:rsidR="00414FAC">
        <w:t xml:space="preserve">) = </w:t>
      </w:r>
      <w:r w:rsidR="00294228">
        <w:t>2.78</w:t>
      </w:r>
      <w:r w:rsidR="00414FAC">
        <w:t xml:space="preserve">, </w:t>
      </w:r>
      <w:r w:rsidR="00414FAC" w:rsidRPr="2BBD91B1">
        <w:rPr>
          <w:i/>
          <w:iCs/>
        </w:rPr>
        <w:t xml:space="preserve">p </w:t>
      </w:r>
      <w:r w:rsidR="00414FAC">
        <w:t>=</w:t>
      </w:r>
      <w:r w:rsidR="00A14A3F">
        <w:t>0</w:t>
      </w:r>
      <w:r w:rsidR="00414FAC">
        <w:t>.0</w:t>
      </w:r>
      <w:r w:rsidR="004C5832">
        <w:t>9</w:t>
      </w:r>
      <w:r w:rsidR="00414FAC">
        <w:t>)) it was nevertheless more reflective of pre-lockdown periods</w:t>
      </w:r>
      <w:r w:rsidR="00DD1B0A">
        <w:t xml:space="preserve"> and was followed by a 42% (n=13/31) carriage prevalence in 2022/23.</w:t>
      </w:r>
      <w:r w:rsidR="00414FAC">
        <w:t xml:space="preserve"> In comparison, carriage prevalence </w:t>
      </w:r>
      <w:r w:rsidR="0010394D">
        <w:t xml:space="preserve">at </w:t>
      </w:r>
      <w:r w:rsidR="008252C7">
        <w:t>S</w:t>
      </w:r>
      <w:r w:rsidR="00037313">
        <w:t>ite 2</w:t>
      </w:r>
      <w:r w:rsidR="00414FAC">
        <w:t xml:space="preserve"> fell significantly from 27% (n=127/4</w:t>
      </w:r>
      <w:r w:rsidR="003C7876">
        <w:t>70</w:t>
      </w:r>
      <w:r w:rsidR="00414FAC">
        <w:t xml:space="preserve">) in 2019/20 to </w:t>
      </w:r>
      <w:r w:rsidR="003C7876">
        <w:t>19</w:t>
      </w:r>
      <w:r w:rsidR="00414FAC">
        <w:t>% (n=4</w:t>
      </w:r>
      <w:r w:rsidR="003C7876">
        <w:t>4</w:t>
      </w:r>
      <w:r w:rsidR="00414FAC">
        <w:t>/22</w:t>
      </w:r>
      <w:r w:rsidR="00D1617D">
        <w:t>8</w:t>
      </w:r>
      <w:r w:rsidR="00414FAC">
        <w:t>) in 2020/21 (</w:t>
      </w:r>
      <w:r w:rsidR="00414FAC" w:rsidRPr="2BBD91B1">
        <w:rPr>
          <w:rFonts w:ascii="Symbol" w:eastAsia="Symbol" w:hAnsi="Symbol" w:cs="Symbol"/>
        </w:rPr>
        <w:t>c</w:t>
      </w:r>
      <w:r w:rsidR="00414FAC" w:rsidRPr="2BBD91B1">
        <w:rPr>
          <w:vertAlign w:val="superscript"/>
        </w:rPr>
        <w:t>2</w:t>
      </w:r>
      <w:r w:rsidR="00414FAC" w:rsidRPr="2BBD91B1">
        <w:rPr>
          <w:i/>
          <w:iCs/>
        </w:rPr>
        <w:t xml:space="preserve"> </w:t>
      </w:r>
      <w:r w:rsidR="00414FAC">
        <w:t>(1, N=69</w:t>
      </w:r>
      <w:r w:rsidR="00C35CA4">
        <w:t>8</w:t>
      </w:r>
      <w:r w:rsidR="00414FAC">
        <w:t>) = 4.</w:t>
      </w:r>
      <w:r w:rsidR="00BA70D9">
        <w:t>95</w:t>
      </w:r>
      <w:r w:rsidR="00414FAC">
        <w:t xml:space="preserve">, </w:t>
      </w:r>
      <w:r w:rsidR="00414FAC" w:rsidRPr="2BBD91B1">
        <w:rPr>
          <w:i/>
          <w:iCs/>
        </w:rPr>
        <w:t>p</w:t>
      </w:r>
      <w:r w:rsidR="00414FAC">
        <w:t>=</w:t>
      </w:r>
      <w:r w:rsidR="00A14A3F">
        <w:t>0</w:t>
      </w:r>
      <w:r w:rsidR="00414FAC">
        <w:t>.0</w:t>
      </w:r>
      <w:r w:rsidR="00BA70D9">
        <w:t>26</w:t>
      </w:r>
      <w:r w:rsidR="00414FAC">
        <w:t xml:space="preserve">)). No </w:t>
      </w:r>
      <w:r w:rsidR="00AD7A6F">
        <w:t xml:space="preserve">immediate </w:t>
      </w:r>
      <w:r w:rsidR="00414FAC">
        <w:t>rebound was observed in 2021/22 (19% (n=56/2</w:t>
      </w:r>
      <w:r w:rsidR="00D1617D">
        <w:t>88</w:t>
      </w:r>
      <w:r w:rsidR="00414FAC">
        <w:t>))</w:t>
      </w:r>
      <w:r w:rsidR="00AD7A6F">
        <w:t xml:space="preserve"> but by 2022/23 carriage was closer to </w:t>
      </w:r>
      <w:r w:rsidR="0010394D">
        <w:t>pre-</w:t>
      </w:r>
      <w:r w:rsidR="00AD7A6F">
        <w:t>NPI</w:t>
      </w:r>
      <w:r w:rsidR="00CB3F31">
        <w:t>s</w:t>
      </w:r>
      <w:r w:rsidR="00AD7A6F">
        <w:t xml:space="preserve"> levels at 25% (n=</w:t>
      </w:r>
      <w:r w:rsidR="00355608">
        <w:t>86/340).</w:t>
      </w:r>
      <w:r w:rsidR="006B54ED">
        <w:t xml:space="preserve"> </w:t>
      </w:r>
      <w:r w:rsidR="00F57615">
        <w:t xml:space="preserve">Using </w:t>
      </w:r>
      <w:r w:rsidR="008252C7">
        <w:t>univariate</w:t>
      </w:r>
      <w:r w:rsidR="00F57615">
        <w:t xml:space="preserve"> and </w:t>
      </w:r>
      <w:r w:rsidR="008252C7">
        <w:t>multivariate</w:t>
      </w:r>
      <w:r w:rsidR="00F57615">
        <w:t xml:space="preserve"> binary logistic regression analysis (Table 2) we saw, as expected</w:t>
      </w:r>
      <w:r w:rsidR="00355DA3">
        <w:t xml:space="preserve"> based on our previous data published on this cohort </w:t>
      </w:r>
      <w:r w:rsidR="00355DA3">
        <w:fldChar w:fldCharType="begin"/>
      </w:r>
      <w:r w:rsidR="00355DA3">
        <w:instrText xml:space="preserve"> ADDIN EN.CITE &lt;EndNote&gt;&lt;Cite&gt;&lt;Author&gt;Cleary&lt;/Author&gt;&lt;Year&gt;2022&lt;/Year&gt;&lt;RecNum&gt;1880&lt;/RecNum&gt;&lt;DisplayText&gt;(17)&lt;/DisplayText&gt;&lt;record&gt;&lt;rec-number&gt;1880&lt;/rec-number&gt;&lt;foreign-keys&gt;&lt;key app="EN" db-id="xvxt2tv5mdae5ze0er7vxpwpzxerawzrvfta" timestamp="1694013873"&gt;1880&lt;/key&gt;&lt;/foreign-keys&gt;&lt;ref-type name="Journal Article"&gt;17&lt;/ref-type&gt;&lt;contributors&gt;&lt;authors&gt;&lt;author&gt;Cleary, David W.&lt;/author&gt;&lt;author&gt;Jones, Jessica&lt;/author&gt;&lt;author&gt;Gladstone, Rebecca A.&lt;/author&gt;&lt;author&gt;Osman, Karen L.&lt;/author&gt;&lt;author&gt;Devine, Vanessa T.&lt;/author&gt;&lt;author&gt;Jefferies, Johanna M.&lt;/author&gt;&lt;author&gt;Bentley, Stephen D.&lt;/author&gt;&lt;author&gt;Faust, Saul N.&lt;/author&gt;&lt;author&gt;Clarke, Stuart C.&lt;/author&gt;&lt;/authors&gt;&lt;/contributors&gt;&lt;titles&gt;&lt;title&gt;Changes in serotype prevalence of Streptococcus pneumoniae in Southampton, UK between 2006 and 2018&lt;/title&gt;&lt;secondary-title&gt;Scientific Reports&lt;/secondary-title&gt;&lt;/titles&gt;&lt;periodical&gt;&lt;full-title&gt;Scientific Reports&lt;/full-title&gt;&lt;/periodical&gt;&lt;pages&gt;13332&lt;/pages&gt;&lt;volume&gt;12&lt;/volume&gt;&lt;number&gt;1&lt;/number&gt;&lt;dates&gt;&lt;year&gt;2022&lt;/year&gt;&lt;pub-dates&gt;&lt;date&gt;2022/08/03&lt;/date&gt;&lt;/pub-dates&gt;&lt;/dates&gt;&lt;isbn&gt;2045-2322&lt;/isbn&gt;&lt;urls&gt;&lt;related-urls&gt;&lt;url&gt;https://doi.org/10.1038/s41598-022-17600-6&lt;/url&gt;&lt;/related-urls&gt;&lt;/urls&gt;&lt;electronic-resource-num&gt;10.1038/s41598-022-17600-6&lt;/electronic-resource-num&gt;&lt;/record&gt;&lt;/Cite&gt;&lt;/EndNote&gt;</w:instrText>
      </w:r>
      <w:r w:rsidR="00355DA3">
        <w:fldChar w:fldCharType="separate"/>
      </w:r>
      <w:r w:rsidR="00355DA3">
        <w:rPr>
          <w:noProof/>
        </w:rPr>
        <w:t>(17)</w:t>
      </w:r>
      <w:r w:rsidR="00355DA3">
        <w:fldChar w:fldCharType="end"/>
      </w:r>
      <w:r w:rsidR="00F57615">
        <w:t xml:space="preserve">, that </w:t>
      </w:r>
      <w:r w:rsidR="004F4055">
        <w:t>pneumococcal</w:t>
      </w:r>
      <w:r w:rsidR="00F57615">
        <w:t xml:space="preserve"> carriage was </w:t>
      </w:r>
      <w:r w:rsidR="004F4055">
        <w:t>significantly associated with age at both sites</w:t>
      </w:r>
      <w:r w:rsidR="00DF6F53">
        <w:t>, with older age associated with higher odds</w:t>
      </w:r>
      <w:r w:rsidR="00205CF2">
        <w:t xml:space="preserve">. In the univariate model the </w:t>
      </w:r>
      <w:r w:rsidR="004102D3">
        <w:t>odds ratio</w:t>
      </w:r>
      <w:r w:rsidR="00205CF2">
        <w:t xml:space="preserve"> of pneumococcal carriage during NPI</w:t>
      </w:r>
      <w:r w:rsidR="7AECD3ED">
        <w:t>s</w:t>
      </w:r>
      <w:r w:rsidR="00205CF2">
        <w:t xml:space="preserve"> was </w:t>
      </w:r>
      <w:r w:rsidR="004F110F">
        <w:t>low</w:t>
      </w:r>
      <w:r w:rsidR="00936BB7">
        <w:t>er</w:t>
      </w:r>
      <w:r w:rsidR="004F110F">
        <w:t xml:space="preserve"> in both </w:t>
      </w:r>
      <w:r w:rsidR="008252C7">
        <w:t>S</w:t>
      </w:r>
      <w:r w:rsidR="004F110F">
        <w:t xml:space="preserve">ite 1 (OR </w:t>
      </w:r>
      <w:r w:rsidR="00F72897">
        <w:t>0.5</w:t>
      </w:r>
      <w:r w:rsidR="00A163B6">
        <w:t>1</w:t>
      </w:r>
      <w:r w:rsidR="00F72897">
        <w:t>: 0.</w:t>
      </w:r>
      <w:r w:rsidR="00A163B6">
        <w:t>26</w:t>
      </w:r>
      <w:r w:rsidR="00F72897">
        <w:t>-0.</w:t>
      </w:r>
      <w:r w:rsidR="00A163B6">
        <w:t>95</w:t>
      </w:r>
      <w:r w:rsidR="00F72897">
        <w:t xml:space="preserve"> </w:t>
      </w:r>
      <w:r w:rsidR="00F72897" w:rsidRPr="2BBD91B1">
        <w:rPr>
          <w:i/>
          <w:iCs/>
        </w:rPr>
        <w:t>p</w:t>
      </w:r>
      <w:r w:rsidR="00F72897">
        <w:t>=0.0</w:t>
      </w:r>
      <w:r w:rsidR="00A163B6">
        <w:t xml:space="preserve">44) and </w:t>
      </w:r>
      <w:r w:rsidR="008252C7">
        <w:t>S</w:t>
      </w:r>
      <w:r w:rsidR="00A163B6">
        <w:t>ite 2</w:t>
      </w:r>
      <w:r w:rsidR="004F110F">
        <w:t xml:space="preserve"> </w:t>
      </w:r>
      <w:r w:rsidR="00A163B6">
        <w:t xml:space="preserve">(OR 0.54: 0.37-0.77 </w:t>
      </w:r>
      <w:r w:rsidR="00A163B6" w:rsidRPr="2BBD91B1">
        <w:rPr>
          <w:i/>
          <w:iCs/>
        </w:rPr>
        <w:t>p</w:t>
      </w:r>
      <w:r w:rsidR="00A163B6">
        <w:t>=0.001)</w:t>
      </w:r>
      <w:r w:rsidR="00D13B8C">
        <w:t xml:space="preserve"> </w:t>
      </w:r>
      <w:r w:rsidR="007E3C95">
        <w:t xml:space="preserve">and remained lower in </w:t>
      </w:r>
      <w:r w:rsidR="008252C7">
        <w:t>S</w:t>
      </w:r>
      <w:r w:rsidR="007E3C95">
        <w:t>ite 2 post-NPI</w:t>
      </w:r>
      <w:r w:rsidR="51D22CFA">
        <w:t>s</w:t>
      </w:r>
      <w:r w:rsidR="007E3C95">
        <w:t xml:space="preserve"> (OR 0.68: 0.53-0.86 </w:t>
      </w:r>
      <w:r w:rsidR="007E3C95" w:rsidRPr="2BBD91B1">
        <w:rPr>
          <w:i/>
          <w:iCs/>
        </w:rPr>
        <w:t>p</w:t>
      </w:r>
      <w:r w:rsidR="007E3C95">
        <w:t xml:space="preserve">=0.002). </w:t>
      </w:r>
      <w:r w:rsidR="00D13B8C">
        <w:t>However, these association</w:t>
      </w:r>
      <w:r w:rsidR="7F6C8915">
        <w:t>s</w:t>
      </w:r>
      <w:r w:rsidR="00D13B8C">
        <w:t xml:space="preserve"> were not significant in the multivariate model. </w:t>
      </w:r>
      <w:r w:rsidR="00F7760F">
        <w:t xml:space="preserve">Interestingly, children recruited at </w:t>
      </w:r>
      <w:r w:rsidR="008252C7">
        <w:t>S</w:t>
      </w:r>
      <w:r w:rsidR="00F7760F">
        <w:t>ite 2 from households that had a SARS</w:t>
      </w:r>
      <w:r w:rsidR="008252C7">
        <w:t>-</w:t>
      </w:r>
      <w:r w:rsidR="00F7760F">
        <w:t>CoV</w:t>
      </w:r>
      <w:r w:rsidR="002E26C2">
        <w:t>-</w:t>
      </w:r>
      <w:r w:rsidR="00F7760F">
        <w:t xml:space="preserve">2 infection in the previous 30 days </w:t>
      </w:r>
      <w:r w:rsidR="008021DC">
        <w:t xml:space="preserve">were more likely to carry </w:t>
      </w:r>
      <w:r w:rsidR="006F01F0">
        <w:t>pneumococci</w:t>
      </w:r>
      <w:r w:rsidR="008021DC">
        <w:t xml:space="preserve"> (OR 1.51: 1.08-2.11 </w:t>
      </w:r>
      <w:r w:rsidR="008021DC" w:rsidRPr="2BBD91B1">
        <w:rPr>
          <w:i/>
          <w:iCs/>
        </w:rPr>
        <w:t>p</w:t>
      </w:r>
      <w:r w:rsidR="008021DC">
        <w:t>=0.0</w:t>
      </w:r>
      <w:r w:rsidR="006F01F0">
        <w:t>15</w:t>
      </w:r>
      <w:r w:rsidR="008021DC">
        <w:t>)</w:t>
      </w:r>
      <w:r w:rsidR="00CE3088">
        <w:t>,</w:t>
      </w:r>
      <w:r w:rsidR="006F01F0">
        <w:t xml:space="preserve"> but again </w:t>
      </w:r>
      <w:r w:rsidR="009A52A7">
        <w:t xml:space="preserve">this </w:t>
      </w:r>
      <w:r w:rsidR="006F01F0">
        <w:t xml:space="preserve">was not significant in the multivariate model. </w:t>
      </w:r>
      <w:r w:rsidR="008021DC">
        <w:t xml:space="preserve"> </w:t>
      </w:r>
    </w:p>
    <w:p w14:paraId="26C5DEAB" w14:textId="77777777" w:rsidR="006B54ED" w:rsidRDefault="006B54ED" w:rsidP="00F24589">
      <w:pPr>
        <w:spacing w:line="480" w:lineRule="auto"/>
      </w:pPr>
    </w:p>
    <w:p w14:paraId="6160C03E" w14:textId="0BC10E39" w:rsidR="00874968" w:rsidRDefault="00314E75" w:rsidP="00F24589">
      <w:pPr>
        <w:spacing w:line="480" w:lineRule="auto"/>
      </w:pPr>
      <w:r>
        <w:t xml:space="preserve">Serotype prevalence </w:t>
      </w:r>
      <w:r w:rsidR="003C50F4">
        <w:t xml:space="preserve">as a per-year proportion </w:t>
      </w:r>
      <w:r>
        <w:t xml:space="preserve">is shown in Figure </w:t>
      </w:r>
      <w:r w:rsidR="002743C4">
        <w:t>3</w:t>
      </w:r>
      <w:r w:rsidR="003C50F4">
        <w:t xml:space="preserve">A with counts shown in </w:t>
      </w:r>
      <w:r w:rsidR="002743C4">
        <w:t>3</w:t>
      </w:r>
      <w:r w:rsidR="003C50F4">
        <w:t xml:space="preserve">B. Over the </w:t>
      </w:r>
      <w:r w:rsidR="00874968">
        <w:t>four-year</w:t>
      </w:r>
      <w:r w:rsidR="003C50F4">
        <w:t xml:space="preserve"> period for which we have data a total of 3</w:t>
      </w:r>
      <w:r w:rsidR="00C96C69">
        <w:t xml:space="preserve">5 unique serotypes were identified (including three non-typeable/untypable groups). </w:t>
      </w:r>
      <w:r w:rsidR="00601656">
        <w:t>Pre-NPI</w:t>
      </w:r>
      <w:r w:rsidR="00CB3F31">
        <w:t>s</w:t>
      </w:r>
      <w:r w:rsidR="00874968">
        <w:t xml:space="preserve"> </w:t>
      </w:r>
      <w:r w:rsidR="00903A3E">
        <w:t xml:space="preserve">28 and 30 </w:t>
      </w:r>
      <w:r w:rsidR="00874968">
        <w:t>unique</w:t>
      </w:r>
      <w:r w:rsidR="00601656">
        <w:t xml:space="preserve"> serotyp</w:t>
      </w:r>
      <w:r w:rsidR="00874968">
        <w:t xml:space="preserve">es in each year </w:t>
      </w:r>
      <w:r w:rsidR="00601656">
        <w:t xml:space="preserve">were </w:t>
      </w:r>
      <w:r w:rsidR="00903A3E">
        <w:t>identified</w:t>
      </w:r>
      <w:r w:rsidR="00601656">
        <w:t xml:space="preserve"> </w:t>
      </w:r>
      <w:r w:rsidR="00FF6ABF">
        <w:t>for 2018/19 and 2019/20</w:t>
      </w:r>
      <w:r w:rsidR="00903A3E">
        <w:t>,</w:t>
      </w:r>
      <w:r w:rsidR="00FF6ABF">
        <w:t xml:space="preserve"> respectively. In 2020/21 this dropped to </w:t>
      </w:r>
      <w:r w:rsidR="00874968">
        <w:t xml:space="preserve">n=19, and in 2021/22 was n=24. </w:t>
      </w:r>
      <w:r w:rsidR="00363667">
        <w:t xml:space="preserve">This </w:t>
      </w:r>
      <w:r w:rsidR="00F43CB6">
        <w:t>resulted in</w:t>
      </w:r>
      <w:r w:rsidR="00363667">
        <w:t xml:space="preserve"> </w:t>
      </w:r>
      <w:r w:rsidR="00F43CB6">
        <w:t>a</w:t>
      </w:r>
      <w:r w:rsidR="00363667">
        <w:t xml:space="preserve"> </w:t>
      </w:r>
      <w:r w:rsidR="00F43CB6">
        <w:t xml:space="preserve">reduced </w:t>
      </w:r>
      <w:r w:rsidR="00FE3D1F">
        <w:t>diversity</w:t>
      </w:r>
      <w:r w:rsidR="00363667">
        <w:t xml:space="preserve"> </w:t>
      </w:r>
      <w:r w:rsidR="00FE3D1F">
        <w:t>with</w:t>
      </w:r>
      <w:r w:rsidR="00857136">
        <w:t xml:space="preserve"> Simpson’s indexes of 0.918, 0.91</w:t>
      </w:r>
      <w:r w:rsidR="00F463B8">
        <w:t>3, 0.898 and 0.902</w:t>
      </w:r>
      <w:r w:rsidR="00FE3D1F">
        <w:t>. Importantly, these</w:t>
      </w:r>
      <w:r w:rsidR="00F463B8">
        <w:t xml:space="preserve"> were calculated using an even sampling depth of n=50 isolates for each year</w:t>
      </w:r>
      <w:r w:rsidR="00FE3D1F">
        <w:t xml:space="preserve"> to account for biased sampling between years</w:t>
      </w:r>
      <w:r w:rsidR="00F463B8">
        <w:t xml:space="preserve">. </w:t>
      </w:r>
      <w:r w:rsidR="008A6DC9">
        <w:t>T</w:t>
      </w:r>
      <w:r w:rsidR="00325C71">
        <w:t xml:space="preserve">he </w:t>
      </w:r>
      <w:r w:rsidR="004D4EA1">
        <w:t>most</w:t>
      </w:r>
      <w:r w:rsidR="004C36B0">
        <w:t xml:space="preserve"> commonly</w:t>
      </w:r>
      <w:r w:rsidR="004D4EA1">
        <w:t xml:space="preserve"> identified</w:t>
      </w:r>
      <w:r w:rsidR="00325C71">
        <w:t xml:space="preserve"> serotype was 21A which accounted for 9% </w:t>
      </w:r>
      <w:r w:rsidR="00E4031E">
        <w:t xml:space="preserve">(n=43/479) </w:t>
      </w:r>
      <w:r w:rsidR="00C165BB">
        <w:t xml:space="preserve">and ranked as the most common serotype </w:t>
      </w:r>
      <w:r w:rsidR="00991E6C">
        <w:t>in 20</w:t>
      </w:r>
      <w:r w:rsidR="00D34B7B">
        <w:t>18 to 2020</w:t>
      </w:r>
      <w:r w:rsidR="00991E6C">
        <w:t>,</w:t>
      </w:r>
      <w:r w:rsidR="000B086E">
        <w:t xml:space="preserve"> and then</w:t>
      </w:r>
      <w:r w:rsidR="00991E6C">
        <w:t xml:space="preserve"> </w:t>
      </w:r>
      <w:r w:rsidR="006E1904">
        <w:t>6</w:t>
      </w:r>
      <w:r w:rsidR="006E1904" w:rsidRPr="2BBD91B1">
        <w:rPr>
          <w:vertAlign w:val="superscript"/>
        </w:rPr>
        <w:t>th</w:t>
      </w:r>
      <w:r w:rsidR="006E1904">
        <w:t xml:space="preserve"> and 4</w:t>
      </w:r>
      <w:r w:rsidR="006E1904" w:rsidRPr="2BBD91B1">
        <w:rPr>
          <w:vertAlign w:val="superscript"/>
        </w:rPr>
        <w:t>th</w:t>
      </w:r>
      <w:r w:rsidR="006E1904">
        <w:t xml:space="preserve"> in 2020/21 and 2021/22</w:t>
      </w:r>
      <w:r w:rsidR="000B086E">
        <w:t>,</w:t>
      </w:r>
      <w:r w:rsidR="006E1904">
        <w:t xml:space="preserve"> respectively. </w:t>
      </w:r>
      <w:r w:rsidR="00831415">
        <w:t>Most serotypes were found in at least two years with only e</w:t>
      </w:r>
      <w:r w:rsidR="00B22368">
        <w:t xml:space="preserve">ight </w:t>
      </w:r>
      <w:r w:rsidR="00831415">
        <w:t>appearing</w:t>
      </w:r>
      <w:r w:rsidR="00B22368">
        <w:t xml:space="preserve"> in only one</w:t>
      </w:r>
      <w:r w:rsidR="008F35CE">
        <w:t xml:space="preserve">: serotypes 8 and 20 in 2018/19, serotypes 6C, 34 and 37 in 2019/20, serotype 12F in </w:t>
      </w:r>
      <w:r w:rsidR="008F1723">
        <w:t>2020/21 and serotypes 35D and 35</w:t>
      </w:r>
      <w:r w:rsidR="00951E0B">
        <w:t>A in 2021/22.  It is worth noting that post-NPI</w:t>
      </w:r>
      <w:r w:rsidR="44789A38">
        <w:t>s</w:t>
      </w:r>
      <w:r w:rsidR="00951E0B">
        <w:t xml:space="preserve"> </w:t>
      </w:r>
      <w:r w:rsidR="00A40F79">
        <w:t xml:space="preserve">there </w:t>
      </w:r>
      <w:r w:rsidR="002A455F">
        <w:t>was</w:t>
      </w:r>
      <w:r w:rsidR="00A40F79">
        <w:t xml:space="preserve"> consistency in the prevalence of common serotypes compared to pre-NPI</w:t>
      </w:r>
      <w:r w:rsidR="6120C269">
        <w:t>s</w:t>
      </w:r>
      <w:r w:rsidR="00A40F79">
        <w:t>.  This is best reflected with 10A and 11A which account</w:t>
      </w:r>
      <w:r w:rsidR="002A455F">
        <w:t>ed</w:t>
      </w:r>
      <w:r w:rsidR="00A40F79">
        <w:t xml:space="preserve"> for </w:t>
      </w:r>
      <w:r w:rsidR="00661926">
        <w:t>7.1% and 9.4% of all isolates</w:t>
      </w:r>
      <w:r w:rsidR="00FF3C2C">
        <w:t>, respectively,</w:t>
      </w:r>
      <w:r w:rsidR="00661926">
        <w:t xml:space="preserve"> and</w:t>
      </w:r>
      <w:r w:rsidR="00FE0418">
        <w:t xml:space="preserve"> were in the five most common</w:t>
      </w:r>
      <w:r w:rsidR="00FF3C2C">
        <w:t>ly identified</w:t>
      </w:r>
      <w:r w:rsidR="00FE0418">
        <w:t xml:space="preserve"> serotypes in each year</w:t>
      </w:r>
      <w:r w:rsidR="00661926">
        <w:t xml:space="preserve">, apart from </w:t>
      </w:r>
      <w:r w:rsidR="00FE0418">
        <w:t xml:space="preserve">in </w:t>
      </w:r>
      <w:r w:rsidR="00661926">
        <w:t>2019/20</w:t>
      </w:r>
      <w:r w:rsidR="00FE0418">
        <w:t xml:space="preserve"> where 11A dropped to 7</w:t>
      </w:r>
      <w:r w:rsidR="00FE0418" w:rsidRPr="2BBD91B1">
        <w:rPr>
          <w:vertAlign w:val="superscript"/>
        </w:rPr>
        <w:t>th</w:t>
      </w:r>
      <w:r w:rsidR="00FE0418">
        <w:t xml:space="preserve"> </w:t>
      </w:r>
      <w:r w:rsidR="006C2FED">
        <w:t xml:space="preserve">(5.1%; </w:t>
      </w:r>
      <w:r w:rsidR="00834BD1">
        <w:t>n=8/156</w:t>
      </w:r>
      <w:r w:rsidR="006C2FED">
        <w:t xml:space="preserve">). </w:t>
      </w:r>
      <w:r w:rsidR="002A455F">
        <w:t xml:space="preserve">Low level </w:t>
      </w:r>
      <w:r w:rsidR="006838DB">
        <w:t xml:space="preserve">PCV13 </w:t>
      </w:r>
      <w:r w:rsidR="002A455F">
        <w:t>v</w:t>
      </w:r>
      <w:r w:rsidR="00502E6D">
        <w:t>accine-type carriage remained post-NPI</w:t>
      </w:r>
      <w:r w:rsidR="00CB3F31">
        <w:t>s</w:t>
      </w:r>
      <w:r w:rsidR="00502E6D">
        <w:t xml:space="preserve"> with serotypes 19A, 3 and 19F all seen in </w:t>
      </w:r>
      <w:r w:rsidR="00033934">
        <w:t>each year</w:t>
      </w:r>
      <w:r w:rsidR="00502E6D">
        <w:t>.</w:t>
      </w:r>
      <w:r w:rsidR="00033934">
        <w:t xml:space="preserve"> The exception was 2019/20 where 19A</w:t>
      </w:r>
      <w:r w:rsidR="00CB2111">
        <w:t xml:space="preserve"> was not observed.</w:t>
      </w:r>
    </w:p>
    <w:p w14:paraId="1D5A5077" w14:textId="77777777" w:rsidR="003B6917" w:rsidRDefault="003B6917" w:rsidP="00F24589">
      <w:pPr>
        <w:spacing w:line="480" w:lineRule="auto"/>
      </w:pPr>
    </w:p>
    <w:p w14:paraId="1A7D79EA" w14:textId="53664AC8" w:rsidR="00B911BE" w:rsidRDefault="007C3B9F" w:rsidP="00F24589">
      <w:pPr>
        <w:spacing w:line="480" w:lineRule="auto"/>
      </w:pPr>
      <w:r>
        <w:t>We next examined carriage of other common</w:t>
      </w:r>
      <w:r w:rsidR="00CC76FC">
        <w:t xml:space="preserve"> </w:t>
      </w:r>
      <w:r>
        <w:t>bacteria of the upper respiratory tract</w:t>
      </w:r>
      <w:r w:rsidR="0019321D">
        <w:t xml:space="preserve"> (Figure </w:t>
      </w:r>
      <w:r w:rsidR="002743C4">
        <w:t>4</w:t>
      </w:r>
      <w:r w:rsidR="00B76325">
        <w:t>A-D</w:t>
      </w:r>
      <w:r w:rsidR="0019321D">
        <w:t>).</w:t>
      </w:r>
      <w:r w:rsidR="00B76325">
        <w:t xml:space="preserve"> </w:t>
      </w:r>
      <w:r w:rsidR="0035484E">
        <w:t xml:space="preserve">There appeared to be little impact on carriage of </w:t>
      </w:r>
      <w:r w:rsidR="0035484E" w:rsidRPr="00E87A41">
        <w:rPr>
          <w:i/>
          <w:iCs/>
        </w:rPr>
        <w:t>S. aureus</w:t>
      </w:r>
      <w:r w:rsidR="0035484E">
        <w:t xml:space="preserve"> (Fig. </w:t>
      </w:r>
      <w:r w:rsidR="002743C4">
        <w:t>4</w:t>
      </w:r>
      <w:r w:rsidR="0035484E">
        <w:t xml:space="preserve">B), </w:t>
      </w:r>
      <w:r w:rsidR="0035484E" w:rsidRPr="00E87A41">
        <w:rPr>
          <w:i/>
          <w:iCs/>
        </w:rPr>
        <w:t>M. catarrhalis</w:t>
      </w:r>
      <w:r w:rsidR="0035484E">
        <w:t xml:space="preserve"> (Fig. </w:t>
      </w:r>
      <w:r w:rsidR="002743C4">
        <w:t>4</w:t>
      </w:r>
      <w:r w:rsidR="0035484E">
        <w:t>C) or non-</w:t>
      </w:r>
      <w:r w:rsidR="00E87A41">
        <w:t>pneumococc</w:t>
      </w:r>
      <w:r w:rsidR="004A3E47">
        <w:t>al</w:t>
      </w:r>
      <w:r w:rsidR="00E87A41">
        <w:t xml:space="preserve"> </w:t>
      </w:r>
      <w:r w:rsidR="000E2BE3">
        <w:t>a</w:t>
      </w:r>
      <w:r w:rsidR="00E87A41">
        <w:t xml:space="preserve">lpha-haemolytic </w:t>
      </w:r>
      <w:r w:rsidR="00E87A41" w:rsidRPr="00E87A41">
        <w:rPr>
          <w:i/>
          <w:iCs/>
        </w:rPr>
        <w:t>Streptococci</w:t>
      </w:r>
      <w:r w:rsidR="00CD53C8">
        <w:rPr>
          <w:i/>
          <w:iCs/>
        </w:rPr>
        <w:t xml:space="preserve"> </w:t>
      </w:r>
      <w:r w:rsidR="00CD53C8" w:rsidRPr="0028635A">
        <w:t>(Fig</w:t>
      </w:r>
      <w:r w:rsidR="005B4831" w:rsidRPr="0028635A">
        <w:t>.</w:t>
      </w:r>
      <w:r w:rsidR="00CD53C8" w:rsidRPr="0028635A">
        <w:t xml:space="preserve"> 4D)</w:t>
      </w:r>
      <w:r w:rsidR="00E87A41" w:rsidRPr="0028635A">
        <w:t>.</w:t>
      </w:r>
      <w:r w:rsidR="0019321D">
        <w:t xml:space="preserve">  </w:t>
      </w:r>
      <w:r w:rsidR="00E87A41">
        <w:t xml:space="preserve">However, </w:t>
      </w:r>
      <w:r w:rsidR="00BE2F36">
        <w:t xml:space="preserve">there was a </w:t>
      </w:r>
      <w:r w:rsidR="00B22AE4">
        <w:t xml:space="preserve">clear </w:t>
      </w:r>
      <w:r w:rsidR="00BE2F36">
        <w:t xml:space="preserve">reduction in </w:t>
      </w:r>
      <w:r w:rsidR="00BE2F36" w:rsidRPr="005046C2">
        <w:rPr>
          <w:i/>
          <w:iCs/>
        </w:rPr>
        <w:t>H. influenzae</w:t>
      </w:r>
      <w:r w:rsidR="00BE2F36">
        <w:t xml:space="preserve"> </w:t>
      </w:r>
      <w:r w:rsidR="00B22AE4">
        <w:t xml:space="preserve">carriage </w:t>
      </w:r>
      <w:r w:rsidR="00BE2F36">
        <w:t>during the NPI</w:t>
      </w:r>
      <w:r w:rsidR="00CB3F31">
        <w:t>s</w:t>
      </w:r>
      <w:r w:rsidR="00BE2F36">
        <w:t xml:space="preserve"> period, </w:t>
      </w:r>
      <w:r w:rsidR="00D3736E">
        <w:t xml:space="preserve">which was observed in children recruited at both </w:t>
      </w:r>
      <w:r w:rsidR="00F51C0D">
        <w:t>s</w:t>
      </w:r>
      <w:r w:rsidR="00D3736E">
        <w:t xml:space="preserve">ites (Fig. </w:t>
      </w:r>
      <w:r w:rsidR="002743C4">
        <w:t>4</w:t>
      </w:r>
      <w:r w:rsidR="00D3736E">
        <w:t xml:space="preserve">A). </w:t>
      </w:r>
      <w:r w:rsidR="00976EA7">
        <w:t xml:space="preserve">In the year preceding NPIs carriage was </w:t>
      </w:r>
      <w:r w:rsidR="00913DC5">
        <w:t>31.3</w:t>
      </w:r>
      <w:r w:rsidR="00976EA7">
        <w:t>%</w:t>
      </w:r>
      <w:r w:rsidR="00E469EC">
        <w:t xml:space="preserve"> (</w:t>
      </w:r>
      <w:r w:rsidR="00976EA7">
        <w:t>n=</w:t>
      </w:r>
      <w:r w:rsidR="00E469EC">
        <w:t>156</w:t>
      </w:r>
      <w:r w:rsidR="000E18DF">
        <w:t>/499</w:t>
      </w:r>
      <w:r w:rsidR="00E469EC">
        <w:t>)</w:t>
      </w:r>
      <w:r w:rsidR="00976EA7">
        <w:t xml:space="preserve"> and </w:t>
      </w:r>
      <w:r w:rsidR="00E469EC">
        <w:t>19.1</w:t>
      </w:r>
      <w:r w:rsidR="00976EA7">
        <w:t>%</w:t>
      </w:r>
      <w:r w:rsidR="00E469EC">
        <w:t xml:space="preserve"> (</w:t>
      </w:r>
      <w:r w:rsidR="00976EA7">
        <w:t>n=</w:t>
      </w:r>
      <w:r w:rsidR="00E469EC">
        <w:t>90</w:t>
      </w:r>
      <w:r w:rsidR="000E18DF">
        <w:t>/470</w:t>
      </w:r>
      <w:r w:rsidR="00E469EC">
        <w:t>)</w:t>
      </w:r>
      <w:r w:rsidR="00976EA7">
        <w:t xml:space="preserve"> for </w:t>
      </w:r>
      <w:r w:rsidR="00381A75">
        <w:t>S</w:t>
      </w:r>
      <w:r w:rsidR="00976EA7">
        <w:t>ites 1 and 2 respectively</w:t>
      </w:r>
      <w:r w:rsidR="00FA6682">
        <w:t xml:space="preserve">.  This dropped </w:t>
      </w:r>
      <w:r w:rsidR="00DF1C9C">
        <w:t>3.1</w:t>
      </w:r>
      <w:r w:rsidR="00FA6682">
        <w:t>%</w:t>
      </w:r>
      <w:r w:rsidR="00DF1C9C">
        <w:t xml:space="preserve"> (</w:t>
      </w:r>
      <w:r w:rsidR="00FA6682">
        <w:t>n=</w:t>
      </w:r>
      <w:r w:rsidR="00976EA7">
        <w:t xml:space="preserve">2/64) </w:t>
      </w:r>
      <w:r w:rsidR="00FA6682">
        <w:t xml:space="preserve">and </w:t>
      </w:r>
      <w:r w:rsidR="00DF1C9C">
        <w:t>5.3</w:t>
      </w:r>
      <w:r w:rsidR="00FA6682">
        <w:t>%</w:t>
      </w:r>
      <w:r w:rsidR="00D3736E">
        <w:t xml:space="preserve"> </w:t>
      </w:r>
      <w:r w:rsidR="00976EA7">
        <w:t>(</w:t>
      </w:r>
      <w:r w:rsidR="00FA6682">
        <w:t>n=</w:t>
      </w:r>
      <w:r w:rsidR="00976EA7">
        <w:t>12/228)</w:t>
      </w:r>
      <w:r w:rsidR="00FA6682">
        <w:t xml:space="preserve"> during NPI</w:t>
      </w:r>
      <w:r w:rsidR="00CB3F31">
        <w:t>s</w:t>
      </w:r>
      <w:r w:rsidR="00FA6682">
        <w:t xml:space="preserve"> (2020/21)</w:t>
      </w:r>
      <w:r w:rsidR="005046C2">
        <w:t xml:space="preserve"> before rebounding</w:t>
      </w:r>
      <w:r w:rsidR="00A84296">
        <w:t xml:space="preserve"> in 2021/22</w:t>
      </w:r>
      <w:r w:rsidR="00BB656F">
        <w:t xml:space="preserve"> to 28.3% (n=13/46) at Site 1 and 17.4% (</w:t>
      </w:r>
      <w:r w:rsidR="003C4C3D">
        <w:t>n=</w:t>
      </w:r>
      <w:r w:rsidR="00BB656F">
        <w:t>20/288) at Site 2</w:t>
      </w:r>
      <w:r w:rsidR="00A84296">
        <w:t>.</w:t>
      </w:r>
      <w:r w:rsidR="005046C2">
        <w:t xml:space="preserve"> </w:t>
      </w:r>
      <w:r w:rsidR="00521CF8">
        <w:t xml:space="preserve">Using the same </w:t>
      </w:r>
      <w:r w:rsidR="000376B0">
        <w:t>model set-up as used for pneumococcal carriage</w:t>
      </w:r>
      <w:r w:rsidR="002717B3">
        <w:t>,</w:t>
      </w:r>
      <w:r w:rsidR="000376B0">
        <w:t xml:space="preserve"> we observed increasing odds of </w:t>
      </w:r>
      <w:r w:rsidR="000376B0" w:rsidRPr="000376B0">
        <w:rPr>
          <w:i/>
          <w:iCs/>
        </w:rPr>
        <w:t>H. influenzae</w:t>
      </w:r>
      <w:r w:rsidR="000376B0">
        <w:t xml:space="preserve"> carriage as age increased (Table 3). </w:t>
      </w:r>
      <w:r w:rsidR="00EB290C">
        <w:t xml:space="preserve">A </w:t>
      </w:r>
      <w:r w:rsidR="000376B0">
        <w:t xml:space="preserve">decrease in </w:t>
      </w:r>
      <w:r w:rsidR="00D4009D">
        <w:t xml:space="preserve">odds for </w:t>
      </w:r>
      <w:r w:rsidR="000376B0">
        <w:t xml:space="preserve">carriage </w:t>
      </w:r>
      <w:r w:rsidR="0098415E">
        <w:t xml:space="preserve">in the univariate </w:t>
      </w:r>
      <w:r w:rsidR="00EB290C">
        <w:t xml:space="preserve">model was seen </w:t>
      </w:r>
      <w:r w:rsidR="0098415E">
        <w:t>pre-NPI</w:t>
      </w:r>
      <w:r w:rsidR="00CB3F31">
        <w:t>s</w:t>
      </w:r>
      <w:r w:rsidR="0098415E">
        <w:t xml:space="preserve"> to </w:t>
      </w:r>
      <w:r w:rsidR="00781184">
        <w:t xml:space="preserve">during </w:t>
      </w:r>
      <w:r w:rsidR="0098415E">
        <w:t>NPI</w:t>
      </w:r>
      <w:r w:rsidR="00CB3F31">
        <w:t>s</w:t>
      </w:r>
      <w:r w:rsidR="003F3963">
        <w:t xml:space="preserve"> (</w:t>
      </w:r>
      <w:r w:rsidR="00781184">
        <w:t>OR 0.08</w:t>
      </w:r>
      <w:r w:rsidR="003F3963">
        <w:t xml:space="preserve">: </w:t>
      </w:r>
      <w:r w:rsidR="00302B36" w:rsidRPr="00EB290C">
        <w:t xml:space="preserve">0.01-0.26, p&lt;0.001 </w:t>
      </w:r>
      <w:r w:rsidR="00781184">
        <w:t>and 0.20</w:t>
      </w:r>
      <w:r w:rsidR="003F3963">
        <w:t xml:space="preserve">: </w:t>
      </w:r>
      <w:r w:rsidR="00EB290C" w:rsidRPr="00EB290C">
        <w:t>0.11-0.36, p&lt;0.001)</w:t>
      </w:r>
      <w:r w:rsidR="00EB290C">
        <w:t xml:space="preserve"> for </w:t>
      </w:r>
      <w:r w:rsidR="00D4009D">
        <w:t>S</w:t>
      </w:r>
      <w:r w:rsidR="00EB290C">
        <w:t>ites 1 and 2</w:t>
      </w:r>
      <w:r w:rsidR="00CA3B26">
        <w:t>,</w:t>
      </w:r>
      <w:r w:rsidR="00EB290C">
        <w:t xml:space="preserve"> </w:t>
      </w:r>
      <w:r w:rsidR="004B59EB">
        <w:t>respectively</w:t>
      </w:r>
      <w:r w:rsidR="00EB290C">
        <w:t xml:space="preserve">. </w:t>
      </w:r>
      <w:r w:rsidR="004B59EB">
        <w:t xml:space="preserve">As </w:t>
      </w:r>
      <w:r w:rsidR="00DA7DC2">
        <w:t>for</w:t>
      </w:r>
      <w:r w:rsidR="004B59EB">
        <w:t xml:space="preserve"> pneumococci </w:t>
      </w:r>
      <w:r w:rsidR="004B59EB" w:rsidRPr="001C03C6">
        <w:t>there</w:t>
      </w:r>
      <w:r w:rsidR="004B59EB" w:rsidRPr="009476CE">
        <w:t xml:space="preserve"> was an increased odds of carrying </w:t>
      </w:r>
      <w:r w:rsidR="004B59EB" w:rsidRPr="009476CE">
        <w:rPr>
          <w:i/>
          <w:iCs/>
        </w:rPr>
        <w:t>H. influenzae</w:t>
      </w:r>
      <w:r w:rsidR="004B59EB" w:rsidRPr="009476CE">
        <w:t xml:space="preserve"> in </w:t>
      </w:r>
      <w:r w:rsidR="00D416D3" w:rsidRPr="009476CE">
        <w:t xml:space="preserve">children from </w:t>
      </w:r>
      <w:r w:rsidR="004B59EB" w:rsidRPr="009476CE">
        <w:t>households that had reported a SARS</w:t>
      </w:r>
      <w:r w:rsidR="00CB13A5" w:rsidRPr="009476CE">
        <w:t>-</w:t>
      </w:r>
      <w:r w:rsidR="004B59EB" w:rsidRPr="009476CE">
        <w:t>CoV</w:t>
      </w:r>
      <w:r w:rsidR="00A21B3D">
        <w:t>-</w:t>
      </w:r>
      <w:r w:rsidR="004B59EB" w:rsidRPr="009476CE">
        <w:t>2 episode in the previous 30 days, although this was no</w:t>
      </w:r>
      <w:r w:rsidR="00D416D3" w:rsidRPr="009476CE">
        <w:t>t</w:t>
      </w:r>
      <w:r w:rsidR="004B59EB" w:rsidRPr="009476CE">
        <w:t xml:space="preserve"> significant in the multivariate model</w:t>
      </w:r>
      <w:r w:rsidR="00D416D3">
        <w:t xml:space="preserve"> (Table 3)</w:t>
      </w:r>
      <w:r w:rsidR="004B59EB">
        <w:t xml:space="preserve">. </w:t>
      </w:r>
    </w:p>
    <w:p w14:paraId="4804DDF5" w14:textId="77777777" w:rsidR="00B911BE" w:rsidRDefault="00B911BE" w:rsidP="00F24589">
      <w:pPr>
        <w:spacing w:line="480" w:lineRule="auto"/>
      </w:pPr>
    </w:p>
    <w:p w14:paraId="6570AAEA" w14:textId="30688637" w:rsidR="00725FB2" w:rsidRDefault="00B911BE" w:rsidP="00F24589">
      <w:pPr>
        <w:spacing w:line="480" w:lineRule="auto"/>
      </w:pPr>
      <w:r>
        <w:t>Finally, given the recognised interactions between the two species in the upper airways</w:t>
      </w:r>
      <w:r w:rsidR="006E147A">
        <w:t xml:space="preserve"> </w:t>
      </w:r>
      <w:r w:rsidR="006E147A">
        <w:fldChar w:fldCharType="begin">
          <w:fldData xml:space="preserve">PEVuZE5vdGU+PENpdGU+PEF1dGhvcj5DaGllbjwvQXV0aG9yPjxZZWFyPjIwMTM8L1llYXI+PFJl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</w:fldData>
        </w:fldChar>
      </w:r>
      <w:r w:rsidR="006E147A">
        <w:instrText xml:space="preserve"> ADDIN EN.CITE </w:instrText>
      </w:r>
      <w:r w:rsidR="006E147A">
        <w:fldChar w:fldCharType="begin">
          <w:fldData xml:space="preserve">PEVuZE5vdGU+PENpdGU+PEF1dGhvcj5DaGllbjwvQXV0aG9yPjxZZWFyPjIwMTM8L1llYXI+PFJl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</w:fldData>
        </w:fldChar>
      </w:r>
      <w:r w:rsidR="006E147A">
        <w:instrText xml:space="preserve"> ADDIN EN.CITE.DATA </w:instrText>
      </w:r>
      <w:r w:rsidR="006E147A">
        <w:fldChar w:fldCharType="end"/>
      </w:r>
      <w:r w:rsidR="006E147A">
        <w:fldChar w:fldCharType="separate"/>
      </w:r>
      <w:r w:rsidR="006E147A">
        <w:rPr>
          <w:noProof/>
        </w:rPr>
        <w:t>(23)</w:t>
      </w:r>
      <w:r w:rsidR="006E147A">
        <w:fldChar w:fldCharType="end"/>
      </w:r>
      <w:r>
        <w:t xml:space="preserve">, we explored if co-carriage of pneumococci and </w:t>
      </w:r>
      <w:r w:rsidRPr="000572CA">
        <w:rPr>
          <w:i/>
          <w:iCs/>
        </w:rPr>
        <w:t>H. influenzae</w:t>
      </w:r>
      <w:r>
        <w:t xml:space="preserve"> had also been impacted.  Here again a notable decrease in co-carriage was observed during NPIs (Supplementary Figure 1) where in the pre-NPI period co-carriage at both Site 1 and 2 was 11.5%, falling to 3 and 2% respectively in the NPI period. After NPI co-carriage rebounded to an average of 26.5% at Site 1 and 8.5% at Site 2</w:t>
      </w:r>
      <w:r w:rsidR="00601D0D">
        <w:t xml:space="preserve">, although again we </w:t>
      </w:r>
      <w:r w:rsidR="00390F71">
        <w:t>highlight</w:t>
      </w:r>
      <w:r w:rsidR="00292106">
        <w:t xml:space="preserve"> the lower numbers of participants recruited at site 1 during this period. </w:t>
      </w:r>
      <w:r w:rsidR="00511460">
        <w:t>We note</w:t>
      </w:r>
      <w:r w:rsidR="003C4C3D">
        <w:t>d</w:t>
      </w:r>
      <w:r w:rsidR="00511460">
        <w:t xml:space="preserve"> reductions in carriage also in those only carrying one of these two species</w:t>
      </w:r>
      <w:r w:rsidR="00BB656F">
        <w:t xml:space="preserve">, </w:t>
      </w:r>
      <w:r w:rsidR="00BB656F" w:rsidRPr="000572CA">
        <w:rPr>
          <w:rFonts w:ascii="Calibri" w:hAnsi="Calibri" w:cs="Calibri"/>
          <w:color w:val="000000" w:themeColor="text1"/>
        </w:rPr>
        <w:t xml:space="preserve">again </w:t>
      </w:r>
      <w:r w:rsidR="003C4C3D" w:rsidRPr="000572CA">
        <w:rPr>
          <w:rFonts w:ascii="Calibri" w:hAnsi="Calibri" w:cs="Calibri"/>
          <w:color w:val="000000" w:themeColor="text1"/>
        </w:rPr>
        <w:t xml:space="preserve">more </w:t>
      </w:r>
      <w:r w:rsidR="00BB656F" w:rsidRPr="000572CA">
        <w:rPr>
          <w:rFonts w:ascii="Calibri" w:hAnsi="Calibri" w:cs="Calibri"/>
          <w:color w:val="000000" w:themeColor="text1"/>
        </w:rPr>
        <w:t xml:space="preserve">pronounced in </w:t>
      </w:r>
      <w:r w:rsidR="00BB656F" w:rsidRPr="000572CA">
        <w:rPr>
          <w:rFonts w:ascii="Calibri" w:hAnsi="Calibri" w:cs="Calibri"/>
          <w:i/>
          <w:iCs/>
          <w:color w:val="000000" w:themeColor="text1"/>
        </w:rPr>
        <w:t>H. influenzae</w:t>
      </w:r>
      <w:r w:rsidR="00BB656F" w:rsidRPr="000572CA">
        <w:rPr>
          <w:rFonts w:ascii="Calibri" w:hAnsi="Calibri" w:cs="Calibri"/>
          <w:color w:val="000000" w:themeColor="text1"/>
        </w:rPr>
        <w:t xml:space="preserve"> carrying children</w:t>
      </w:r>
      <w:r w:rsidR="003C4C3D" w:rsidRPr="000572CA">
        <w:rPr>
          <w:rFonts w:ascii="Calibri" w:hAnsi="Calibri" w:cs="Calibri"/>
          <w:color w:val="000000" w:themeColor="text1"/>
        </w:rPr>
        <w:t>, but</w:t>
      </w:r>
      <w:r w:rsidR="00BB656F" w:rsidRPr="000572CA">
        <w:rPr>
          <w:rFonts w:ascii="Calibri" w:hAnsi="Calibri" w:cs="Calibri"/>
          <w:color w:val="000000" w:themeColor="text1"/>
        </w:rPr>
        <w:t xml:space="preserve"> irrespective of pneumococcal co-carriage</w:t>
      </w:r>
      <w:r w:rsidR="00511460" w:rsidRPr="000572CA">
        <w:rPr>
          <w:color w:val="000000" w:themeColor="text1"/>
        </w:rPr>
        <w:t xml:space="preserve"> </w:t>
      </w:r>
      <w:r w:rsidR="00511460">
        <w:t xml:space="preserve">(Supplementary Figure 2) which suggests </w:t>
      </w:r>
      <w:r w:rsidR="00BB6130">
        <w:t>there was</w:t>
      </w:r>
      <w:r w:rsidR="00511460">
        <w:t xml:space="preserve"> an interaction</w:t>
      </w:r>
      <w:r w:rsidR="00BB656F">
        <w:t xml:space="preserve"> </w:t>
      </w:r>
      <w:r w:rsidR="003C4C3D">
        <w:t xml:space="preserve">which </w:t>
      </w:r>
      <w:r w:rsidR="00BB6130">
        <w:t>drove</w:t>
      </w:r>
      <w:r w:rsidR="00511460">
        <w:t xml:space="preserve"> NPI-related carriage reductions in both. Nevertheless, in general</w:t>
      </w:r>
      <w:r>
        <w:t xml:space="preserve"> this translated to an increased OR of co-carriage in the post-NPI</w:t>
      </w:r>
      <w:r w:rsidR="003C4C3D">
        <w:t xml:space="preserve"> period, compared to during NPIs, </w:t>
      </w:r>
      <w:r>
        <w:t xml:space="preserve">of 4.90 (2.24-12.34, p &lt; 0.001) and 4.79 (2.03-13.26, p = 0.001) </w:t>
      </w:r>
      <w:r w:rsidR="00511460">
        <w:t xml:space="preserve">at the two sites </w:t>
      </w:r>
      <w:r>
        <w:t>respectively.</w:t>
      </w:r>
      <w:r w:rsidR="00511460">
        <w:t xml:space="preserve"> </w:t>
      </w:r>
      <w:r w:rsidR="00725FB2">
        <w:br w:type="page"/>
      </w:r>
    </w:p>
    <w:p w14:paraId="4D9EBE96" w14:textId="5F7D4FF1" w:rsidR="00725FB2" w:rsidRDefault="00725FB2" w:rsidP="00373E4B">
      <w:pPr>
        <w:spacing w:line="480" w:lineRule="auto"/>
      </w:pPr>
      <w:r>
        <w:t>Discussion</w:t>
      </w:r>
    </w:p>
    <w:p w14:paraId="2A6F7E74" w14:textId="583C441B" w:rsidR="00725FB2" w:rsidRDefault="009B6FF6" w:rsidP="0081799A">
      <w:pPr>
        <w:spacing w:line="480" w:lineRule="auto"/>
      </w:pPr>
      <w:r>
        <w:t xml:space="preserve">During the COVID-19 pandemic </w:t>
      </w:r>
      <w:r w:rsidR="00AE60BA">
        <w:t xml:space="preserve">NPIs </w:t>
      </w:r>
      <w:r w:rsidR="00033EF2">
        <w:t xml:space="preserve">proved effective at reducing </w:t>
      </w:r>
      <w:r w:rsidR="770AA2CD">
        <w:t xml:space="preserve">or delaying </w:t>
      </w:r>
      <w:r w:rsidR="00033EF2">
        <w:t>SARS</w:t>
      </w:r>
      <w:r w:rsidR="00A55574">
        <w:t>-</w:t>
      </w:r>
      <w:r w:rsidR="00033EF2">
        <w:t>CoV</w:t>
      </w:r>
      <w:r w:rsidR="00A55574">
        <w:t>-</w:t>
      </w:r>
      <w:r w:rsidR="00033EF2">
        <w:t>2 transmission and disease</w:t>
      </w:r>
      <w:r w:rsidR="003811BD">
        <w:t xml:space="preserve"> </w:t>
      </w:r>
      <w:r>
        <w:fldChar w:fldCharType="begin">
          <w:fldData xml:space="preserve">PEVuZE5vdGU+PENpdGU+PEF1dGhvcj5MaXU8L0F1dGhvcj48WWVhcj4yMDIxPC9ZZWFyPjxSZWNO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</w:fldData>
        </w:fldChar>
      </w:r>
      <w:r w:rsidR="006E147A">
        <w:instrText xml:space="preserve"> ADDIN EN.CITE </w:instrText>
      </w:r>
      <w:r w:rsidR="006E147A">
        <w:fldChar w:fldCharType="begin">
          <w:fldData xml:space="preserve">PEVuZE5vdGU+PENpdGU+PEF1dGhvcj5MaXU8L0F1dGhvcj48WWVhcj4yMDIxPC9ZZWFyPjxSZWNO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</w:fldData>
        </w:fldChar>
      </w:r>
      <w:r w:rsidR="006E147A">
        <w:instrText xml:space="preserve"> ADDIN EN.CITE.DATA </w:instrText>
      </w:r>
      <w:r w:rsidR="006E147A">
        <w:fldChar w:fldCharType="end"/>
      </w:r>
      <w:r>
        <w:fldChar w:fldCharType="separate"/>
      </w:r>
      <w:r w:rsidR="006E147A">
        <w:rPr>
          <w:noProof/>
        </w:rPr>
        <w:t>(24)</w:t>
      </w:r>
      <w:r>
        <w:fldChar w:fldCharType="end"/>
      </w:r>
      <w:r>
        <w:t>. These interventions</w:t>
      </w:r>
      <w:r w:rsidR="0078056A">
        <w:t xml:space="preserve"> </w:t>
      </w:r>
      <w:r w:rsidR="002E32CD">
        <w:t>also</w:t>
      </w:r>
      <w:r w:rsidR="00B1437A">
        <w:t xml:space="preserve"> reduc</w:t>
      </w:r>
      <w:r w:rsidR="002E32CD">
        <w:t>ed</w:t>
      </w:r>
      <w:r w:rsidR="00B1437A">
        <w:t xml:space="preserve"> disease from other </w:t>
      </w:r>
      <w:r w:rsidR="00A15033">
        <w:t xml:space="preserve">respiratory </w:t>
      </w:r>
      <w:r w:rsidR="003A2891">
        <w:t xml:space="preserve">pathogens </w:t>
      </w:r>
      <w:r>
        <w:fldChar w:fldCharType="begin">
          <w:fldData xml:space="preserve">PEVuZE5vdGU+PENpdGU+PEF1dGhvcj5CcnVlZ2dlbWFubjwvQXV0aG9yPjxZZWFyPjIwMjE8L1ll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</w:fldData>
        </w:fldChar>
      </w:r>
      <w:r>
        <w:instrText xml:space="preserve"> ADDIN EN.CITE </w:instrText>
      </w:r>
      <w:r>
        <w:fldChar w:fldCharType="begin">
          <w:fldData xml:space="preserve">PEVuZE5vdGU+PENpdGU+PEF1dGhvcj5CcnVlZ2dlbWFubjwvQXV0aG9yPjxZZWFyPjIwMjE8L1ll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</w:fldData>
        </w:fldChar>
      </w:r>
      <w:r>
        <w:instrText xml:space="preserve"> ADDIN EN.CITE.DATA </w:instrText>
      </w:r>
      <w:r>
        <w:fldChar w:fldCharType="end"/>
      </w:r>
      <w:r>
        <w:fldChar w:fldCharType="separate"/>
      </w:r>
      <w:r w:rsidR="006441BC" w:rsidRPr="1A1BFE96">
        <w:rPr>
          <w:noProof/>
        </w:rPr>
        <w:t>(9)</w:t>
      </w:r>
      <w:r>
        <w:fldChar w:fldCharType="end"/>
      </w:r>
      <w:r w:rsidR="00A15033">
        <w:t>.</w:t>
      </w:r>
      <w:r w:rsidR="00C97D77">
        <w:t xml:space="preserve"> </w:t>
      </w:r>
      <w:r w:rsidR="00CC7DB3">
        <w:t>A</w:t>
      </w:r>
      <w:r w:rsidR="00A22E34">
        <w:t xml:space="preserve">t least for </w:t>
      </w:r>
      <w:r w:rsidR="003720DA">
        <w:t>IPD</w:t>
      </w:r>
      <w:r w:rsidR="00CF03CC">
        <w:t xml:space="preserve"> </w:t>
      </w:r>
      <w:r w:rsidR="00A22E34">
        <w:t xml:space="preserve">, </w:t>
      </w:r>
      <w:r w:rsidR="003720DA">
        <w:t xml:space="preserve">earlier studies reported that </w:t>
      </w:r>
      <w:r w:rsidR="00A22E34">
        <w:t xml:space="preserve">the dynamic of this reduction </w:t>
      </w:r>
      <w:r w:rsidR="009D4A55">
        <w:t>was</w:t>
      </w:r>
      <w:r w:rsidR="00A22E34">
        <w:t xml:space="preserve"> more linked to the control of other seasonal viruses rather than a</w:t>
      </w:r>
      <w:r w:rsidR="000F050A">
        <w:t xml:space="preserve">s a </w:t>
      </w:r>
      <w:r w:rsidR="00A22E34">
        <w:t xml:space="preserve"> consequence of </w:t>
      </w:r>
      <w:r w:rsidR="009D4A55">
        <w:t xml:space="preserve">any change in </w:t>
      </w:r>
      <w:r w:rsidR="00A22E34">
        <w:t>pneumococcal carriage per se</w:t>
      </w:r>
      <w:r w:rsidR="004074ED">
        <w:t xml:space="preserve"> </w:t>
      </w:r>
      <w:r>
        <w:fldChar w:fldCharType="begin"/>
      </w:r>
      <w:r>
        <w:instrText xml:space="preserve"> ADDIN EN.CITE &lt;EndNote&gt;&lt;Cite&gt;&lt;Author&gt;Danino&lt;/Author&gt;&lt;Year&gt;2022&lt;/Year&gt;&lt;RecNum&gt;1865&lt;/RecNum&gt;&lt;DisplayText&gt;(14)&lt;/DisplayText&gt;&lt;record&gt;&lt;rec-number&gt;1865&lt;/rec-number&gt;&lt;foreign-keys&gt;&lt;key app="EN" db-id="xvxt2tv5mdae5ze0er7vxpwpzxerawzrvfta" timestamp="1690557296"&gt;1865&lt;/key&gt;&lt;/foreign-keys&gt;&lt;ref-type name="Journal Article"&gt;17&lt;/ref-type&gt;&lt;contributors&gt;&lt;authors&gt;&lt;author&gt;Danino, Dana&lt;/author&gt;&lt;author&gt;Ben-Shimol, Shalom&lt;/author&gt;&lt;author&gt;Van der Beek, Bart Adriaan&lt;/author&gt;&lt;author&gt;Givon-Lavi, Noga&lt;/author&gt;&lt;author&gt;Avni, Yonat Shemer&lt;/author&gt;&lt;author&gt;Greenberg, David&lt;/author&gt;&lt;author&gt;Weinberger, Daniel M&lt;/author&gt;&lt;author&gt;Dagan, Ron&lt;/author&gt;&lt;/authors&gt;&lt;/contributors&gt;&lt;titles&gt;&lt;title&gt;Decline in pneumococcal disease in young children during the coronavirus disease 2019 (COVID-19) pandemic in Israel associated with suppression of seasonal respiratory viruses, despite persistent pneumococcal carriage: a prospective cohort study&lt;/title&gt;&lt;secondary-title&gt;Clinical Infectious Diseases&lt;/secondary-title&gt;&lt;/titles&gt;&lt;periodical&gt;&lt;full-title&gt;Clinical Infectious Diseases&lt;/full-title&gt;&lt;/periodical&gt;&lt;pages&gt;e1154-e1164&lt;/pages&gt;&lt;volume&gt;75&lt;/volume&gt;&lt;number&gt;1&lt;/number&gt;&lt;dates&gt;&lt;year&gt;2022&lt;/year&gt;&lt;/dates&gt;&lt;isbn&gt;1058-4838&lt;/isbn&gt;&lt;urls&gt;&lt;/urls&gt;&lt;/record&gt;&lt;/Cite&gt;&lt;/EndNote&gt;</w:instrText>
      </w:r>
      <w:r>
        <w:fldChar w:fldCharType="separate"/>
      </w:r>
      <w:r w:rsidR="006441BC" w:rsidRPr="1A1BFE96">
        <w:rPr>
          <w:noProof/>
        </w:rPr>
        <w:t>(14)</w:t>
      </w:r>
      <w:r>
        <w:fldChar w:fldCharType="end"/>
      </w:r>
      <w:r w:rsidR="00A22E34">
        <w:t>.</w:t>
      </w:r>
      <w:r w:rsidR="009D4A55">
        <w:t xml:space="preserve"> Using the long-running, cross-sectional paediatric pneumococcal carriage study in Southampton, UK, we sought to determine whether any changes in carriage took place. </w:t>
      </w:r>
      <w:r w:rsidR="003720DA">
        <w:t>W</w:t>
      </w:r>
      <w:r w:rsidR="009D4A55">
        <w:t xml:space="preserve">e also looked at serotype prevalence and diversity as well as the carriage of other </w:t>
      </w:r>
      <w:r w:rsidR="00A631AC">
        <w:t xml:space="preserve">pathobionts.  Although </w:t>
      </w:r>
      <w:r w:rsidR="00CC7DB3">
        <w:t xml:space="preserve">we observed </w:t>
      </w:r>
      <w:r w:rsidR="00A631AC">
        <w:t>no long-lasting changes in pneumococcal carriage</w:t>
      </w:r>
      <w:r w:rsidR="00EB0C5D">
        <w:t>, in keeping with data from</w:t>
      </w:r>
      <w:r w:rsidR="00A97FDD">
        <w:t xml:space="preserve"> </w:t>
      </w:r>
      <w:r w:rsidR="0010055B">
        <w:t xml:space="preserve">Belgium and France </w:t>
      </w:r>
      <w:r>
        <w:fldChar w:fldCharType="begin">
          <w:fldData xml:space="preserve">PEVuZE5vdGU+PENpdGU+PEF1dGhvcj5XaWxsZW48L0F1dGhvcj48WWVhcj4yMDIyPC9ZZWFyPjxS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</w:fldData>
        </w:fldChar>
      </w:r>
      <w:r>
        <w:instrText xml:space="preserve"> ADDIN EN.CITE </w:instrText>
      </w:r>
      <w:r>
        <w:fldChar w:fldCharType="begin">
          <w:fldData xml:space="preserve">PEVuZE5vdGU+PENpdGU+PEF1dGhvcj5XaWxsZW48L0F1dGhvcj48WWVhcj4yMDIyPC9ZZWFyPjxS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</w:fldData>
        </w:fldChar>
      </w:r>
      <w:r>
        <w:instrText xml:space="preserve"> ADDIN EN.CITE.DATA </w:instrText>
      </w:r>
      <w:r>
        <w:fldChar w:fldCharType="end"/>
      </w:r>
      <w:r>
        <w:fldChar w:fldCharType="separate"/>
      </w:r>
      <w:r w:rsidR="006441BC" w:rsidRPr="1A1BFE96">
        <w:rPr>
          <w:noProof/>
        </w:rPr>
        <w:t>(12, 13)</w:t>
      </w:r>
      <w:r>
        <w:fldChar w:fldCharType="end"/>
      </w:r>
      <w:r w:rsidR="0010055B">
        <w:t xml:space="preserve">, we </w:t>
      </w:r>
      <w:r w:rsidR="00827D8F">
        <w:t>found</w:t>
      </w:r>
      <w:r w:rsidR="0010055B">
        <w:t xml:space="preserve"> a transient reduction </w:t>
      </w:r>
      <w:r w:rsidR="00887900">
        <w:t>during the NPI</w:t>
      </w:r>
      <w:r w:rsidR="008B4596">
        <w:t>s</w:t>
      </w:r>
      <w:r w:rsidR="00887900">
        <w:t xml:space="preserve"> period</w:t>
      </w:r>
      <w:r w:rsidR="00827D8F">
        <w:t>,</w:t>
      </w:r>
      <w:r w:rsidR="00887900">
        <w:t xml:space="preserve"> </w:t>
      </w:r>
      <w:r w:rsidR="00AA3334">
        <w:t xml:space="preserve">similar to </w:t>
      </w:r>
      <w:r w:rsidR="001C1720">
        <w:t>that observed in brief</w:t>
      </w:r>
      <w:r w:rsidR="00AA6820">
        <w:t>,</w:t>
      </w:r>
      <w:r w:rsidR="001C1720">
        <w:t xml:space="preserve"> post-NPI</w:t>
      </w:r>
      <w:r w:rsidR="008B4596">
        <w:t>s</w:t>
      </w:r>
      <w:r w:rsidR="001C1720">
        <w:t xml:space="preserve"> periods in </w:t>
      </w:r>
      <w:r w:rsidR="002F63AD">
        <w:t>Israel</w:t>
      </w:r>
      <w:r w:rsidR="001C1720">
        <w:t xml:space="preserve"> </w:t>
      </w:r>
      <w:r>
        <w:fldChar w:fldCharType="begin"/>
      </w:r>
      <w:r>
        <w:instrText xml:space="preserve"> ADDIN EN.CITE &lt;EndNote&gt;&lt;Cite&gt;&lt;Author&gt;Danino&lt;/Author&gt;&lt;Year&gt;2022&lt;/Year&gt;&lt;RecNum&gt;1865&lt;/RecNum&gt;&lt;DisplayText&gt;(14)&lt;/DisplayText&gt;&lt;record&gt;&lt;rec-number&gt;1865&lt;/rec-number&gt;&lt;foreign-keys&gt;&lt;key app="EN" db-id="xvxt2tv5mdae5ze0er7vxpwpzxerawzrvfta" timestamp="1690557296"&gt;1865&lt;/key&gt;&lt;/foreign-keys&gt;&lt;ref-type name="Journal Article"&gt;17&lt;/ref-type&gt;&lt;contributors&gt;&lt;authors&gt;&lt;author&gt;Danino, Dana&lt;/author&gt;&lt;author&gt;Ben-Shimol, Shalom&lt;/author&gt;&lt;author&gt;Van der Beek, Bart Adriaan&lt;/author&gt;&lt;author&gt;Givon-Lavi, Noga&lt;/author&gt;&lt;author&gt;Avni, Yonat Shemer&lt;/author&gt;&lt;author&gt;Greenberg, David&lt;/author&gt;&lt;author&gt;Weinberger, Daniel M&lt;/author&gt;&lt;author&gt;Dagan, Ron&lt;/author&gt;&lt;/authors&gt;&lt;/contributors&gt;&lt;titles&gt;&lt;title&gt;Decline in pneumococcal disease in young children during the coronavirus disease 2019 (COVID-19) pandemic in Israel associated with suppression of seasonal respiratory viruses, despite persistent pneumococcal carriage: a prospective cohort study&lt;/title&gt;&lt;secondary-title&gt;Clinical Infectious Diseases&lt;/secondary-title&gt;&lt;/titles&gt;&lt;periodical&gt;&lt;full-title&gt;Clinical Infectious Diseases&lt;/full-title&gt;&lt;/periodical&gt;&lt;pages&gt;e1154-e1164&lt;/pages&gt;&lt;volume&gt;75&lt;/volume&gt;&lt;number&gt;1&lt;/number&gt;&lt;dates&gt;&lt;year&gt;2022&lt;/year&gt;&lt;/dates&gt;&lt;isbn&gt;1058-4838&lt;/isbn&gt;&lt;urls&gt;&lt;/urls&gt;&lt;/record&gt;&lt;/Cite&gt;&lt;/EndNote&gt;</w:instrText>
      </w:r>
      <w:r>
        <w:fldChar w:fldCharType="separate"/>
      </w:r>
      <w:r w:rsidR="006441BC" w:rsidRPr="1A1BFE96">
        <w:rPr>
          <w:noProof/>
        </w:rPr>
        <w:t>(14)</w:t>
      </w:r>
      <w:r>
        <w:fldChar w:fldCharType="end"/>
      </w:r>
      <w:r w:rsidR="00887900">
        <w:t xml:space="preserve"> a</w:t>
      </w:r>
      <w:r w:rsidR="001C1720">
        <w:t>nd Vietnam</w:t>
      </w:r>
      <w:r w:rsidR="00023DDD">
        <w:t xml:space="preserve"> </w:t>
      </w:r>
      <w:r>
        <w:fldChar w:fldCharType="begin">
          <w:fldData xml:space="preserve">PEVuZE5vdGU+PENpdGU+PEF1dGhvcj5OYXRpb248L0F1dGhvcj48WWVhcj4yMDIzPC9ZZWFyPjxS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</w:fldData>
        </w:fldChar>
      </w:r>
      <w:r>
        <w:instrText xml:space="preserve"> ADDIN EN.CITE </w:instrText>
      </w:r>
      <w:r>
        <w:fldChar w:fldCharType="begin">
          <w:fldData xml:space="preserve">PEVuZE5vdGU+PENpdGU+PEF1dGhvcj5OYXRpb248L0F1dGhvcj48WWVhcj4yMDIzPC9ZZWFyPjxS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</w:fldData>
        </w:fldChar>
      </w:r>
      <w:r>
        <w:instrText xml:space="preserve"> ADDIN EN.CITE.DATA </w:instrText>
      </w:r>
      <w:r>
        <w:fldChar w:fldCharType="end"/>
      </w:r>
      <w:r>
        <w:fldChar w:fldCharType="separate"/>
      </w:r>
      <w:r w:rsidR="006441BC" w:rsidRPr="1A1BFE96">
        <w:rPr>
          <w:noProof/>
        </w:rPr>
        <w:t>(11)</w:t>
      </w:r>
      <w:r>
        <w:fldChar w:fldCharType="end"/>
      </w:r>
      <w:r w:rsidR="001C1720">
        <w:t xml:space="preserve">. </w:t>
      </w:r>
      <w:r w:rsidR="00FA5A6A">
        <w:t>However,</w:t>
      </w:r>
      <w:r w:rsidR="00AA6820">
        <w:t xml:space="preserve"> </w:t>
      </w:r>
      <w:r w:rsidR="006445E4">
        <w:t>we could not attribute this to any one serotype</w:t>
      </w:r>
      <w:r w:rsidR="00B17FF6">
        <w:t>,</w:t>
      </w:r>
      <w:r w:rsidR="00423E2B">
        <w:t xml:space="preserve"> as in Vietnam</w:t>
      </w:r>
      <w:r w:rsidR="00AA6820">
        <w:t>,</w:t>
      </w:r>
      <w:r w:rsidR="006445E4">
        <w:t xml:space="preserve"> </w:t>
      </w:r>
      <w:r w:rsidR="00AA6820">
        <w:t>n</w:t>
      </w:r>
      <w:r w:rsidR="006445E4">
        <w:t xml:space="preserve">or </w:t>
      </w:r>
      <w:r w:rsidR="00423E2B">
        <w:t>to</w:t>
      </w:r>
      <w:r w:rsidR="006445E4">
        <w:t xml:space="preserve"> non-encapsulated pneumococci</w:t>
      </w:r>
      <w:r w:rsidR="00023DDD">
        <w:t>.</w:t>
      </w:r>
      <w:r w:rsidR="00AA6820">
        <w:t xml:space="preserve"> </w:t>
      </w:r>
    </w:p>
    <w:p w14:paraId="1E41689B" w14:textId="77777777" w:rsidR="00E3419A" w:rsidRDefault="00E3419A">
      <w:pPr>
        <w:spacing w:line="480" w:lineRule="auto"/>
      </w:pPr>
    </w:p>
    <w:p w14:paraId="0CD571E0" w14:textId="2DB9BFF0" w:rsidR="00AA0033" w:rsidRDefault="00423E2B">
      <w:pPr>
        <w:spacing w:line="480" w:lineRule="auto"/>
      </w:pPr>
      <w:r>
        <w:t>Our finding of a reduction</w:t>
      </w:r>
      <w:r w:rsidR="005C7AF1">
        <w:t xml:space="preserve"> and swift rebound</w:t>
      </w:r>
      <w:r>
        <w:t xml:space="preserve"> </w:t>
      </w:r>
      <w:r w:rsidR="00045718">
        <w:t xml:space="preserve">in paediatric </w:t>
      </w:r>
      <w:r w:rsidR="00045718" w:rsidRPr="1A1BFE96">
        <w:rPr>
          <w:i/>
          <w:iCs/>
        </w:rPr>
        <w:t xml:space="preserve">H. influenzae </w:t>
      </w:r>
      <w:r w:rsidR="00045718">
        <w:t xml:space="preserve">carriage </w:t>
      </w:r>
      <w:r w:rsidR="0011568D">
        <w:t>during the COVID-19 pandemic</w:t>
      </w:r>
      <w:r w:rsidR="00A86822">
        <w:t xml:space="preserve"> has not been described elsewhere</w:t>
      </w:r>
      <w:r w:rsidR="0011568D">
        <w:t xml:space="preserve"> </w:t>
      </w:r>
      <w:r w:rsidR="0039137D">
        <w:t>and raises some interesting questions</w:t>
      </w:r>
      <w:r w:rsidR="00F4305E">
        <w:t>.</w:t>
      </w:r>
      <w:r w:rsidR="003746F7">
        <w:t xml:space="preserve"> </w:t>
      </w:r>
      <w:r w:rsidR="101C8C88">
        <w:t xml:space="preserve">For example, it is unclear </w:t>
      </w:r>
      <w:r w:rsidR="000457B2">
        <w:t xml:space="preserve">why this pathobiont was more impacted </w:t>
      </w:r>
      <w:r w:rsidR="00A764BF">
        <w:t>than</w:t>
      </w:r>
      <w:r w:rsidR="00A86822">
        <w:t xml:space="preserve"> others</w:t>
      </w:r>
      <w:r w:rsidR="00AA2C20">
        <w:t xml:space="preserve">, </w:t>
      </w:r>
      <w:r w:rsidR="00A86822">
        <w:t>such as</w:t>
      </w:r>
      <w:r w:rsidR="00AA2C20">
        <w:t xml:space="preserve"> </w:t>
      </w:r>
      <w:r w:rsidR="00AA2C20" w:rsidRPr="1A1BFE96">
        <w:rPr>
          <w:i/>
          <w:iCs/>
        </w:rPr>
        <w:t>M. catarrhalis</w:t>
      </w:r>
      <w:r w:rsidR="00A764BF">
        <w:t xml:space="preserve">. </w:t>
      </w:r>
      <w:r w:rsidR="003C4C3D">
        <w:t>For comparison, a</w:t>
      </w:r>
      <w:r w:rsidR="005C7AF1">
        <w:t xml:space="preserve"> study of </w:t>
      </w:r>
      <w:r w:rsidR="003C4C3D">
        <w:t xml:space="preserve">younger </w:t>
      </w:r>
      <w:r w:rsidR="005C7AF1">
        <w:t>children</w:t>
      </w:r>
      <w:r w:rsidR="003C4C3D">
        <w:t>,</w:t>
      </w:r>
      <w:r w:rsidR="005C7AF1">
        <w:t xml:space="preserve"> aged 3-36 months</w:t>
      </w:r>
      <w:r w:rsidR="003C4C3D">
        <w:t>,</w:t>
      </w:r>
      <w:r w:rsidR="005C7AF1">
        <w:t xml:space="preserve"> in the USA noted a decrease in both </w:t>
      </w:r>
      <w:r w:rsidR="005C7AF1" w:rsidRPr="000572CA">
        <w:rPr>
          <w:i/>
          <w:iCs/>
        </w:rPr>
        <w:t>H. influenzae</w:t>
      </w:r>
      <w:r w:rsidR="005C7AF1">
        <w:t xml:space="preserve"> and </w:t>
      </w:r>
      <w:r w:rsidR="005C7AF1" w:rsidRPr="000572CA">
        <w:rPr>
          <w:i/>
          <w:iCs/>
        </w:rPr>
        <w:t>M. catarrhalis</w:t>
      </w:r>
      <w:r w:rsidR="005C7AF1">
        <w:t xml:space="preserve"> during the pandemic, but not pneumococci </w:t>
      </w:r>
      <w:r w:rsidR="005C7AF1">
        <w:fldChar w:fldCharType="begin"/>
      </w:r>
      <w:r w:rsidR="005C7AF1">
        <w:instrText xml:space="preserve"> ADDIN EN.CITE &lt;EndNote&gt;&lt;Cite&gt;&lt;Author&gt;Kaur&lt;/Author&gt;&lt;Year&gt;2021&lt;/Year&gt;&lt;RecNum&gt;1973&lt;/RecNum&gt;&lt;DisplayText&gt;(25)&lt;/DisplayText&gt;&lt;record&gt;&lt;rec-number&gt;1973&lt;/rec-number&gt;&lt;foreign-keys&gt;&lt;key app="EN" db-id="xvxt2tv5mdae5ze0er7vxpwpzxerawzrvfta" timestamp="1714489378"&gt;1973&lt;/key&gt;&lt;/foreign-keys&gt;&lt;ref-type name="Journal Article"&gt;17&lt;/ref-type&gt;&lt;contributors&gt;&lt;authors&gt;&lt;author&gt;Kaur,Ravinder&lt;/author&gt;&lt;author&gt;Schulz,Steven&lt;/author&gt;&lt;author&gt;Fuji,Naoko&lt;/author&gt;&lt;author&gt;Pichichero,Michael&lt;/author&gt;&lt;/authors&gt;&lt;/contributors&gt;&lt;titles&gt;&lt;title&gt;COVID-19 Pandemic Impact on Respiratory Infectious Diseases in Primary Care Practice in Children&lt;/title&gt;&lt;secondary-title&gt;Frontiers in Pediatrics&lt;/secondary-title&gt;&lt;short-title&gt;COVID19 Pandemic Respiratory Infectious Disease Visits.&lt;/short-title&gt;&lt;/titles&gt;&lt;periodical&gt;&lt;full-title&gt;Frontiers in Pediatrics&lt;/full-title&gt;&lt;/periodical&gt;&lt;volume&gt;9&lt;/volume&gt;&lt;keywords&gt;&lt;keyword&gt;infections during COVID-19,Nasopharyngeal colonization,Respiratory Infections,acute otitis media,antibiotics&lt;/keyword&gt;&lt;/keywords&gt;&lt;dates&gt;&lt;year&gt;2021&lt;/year&gt;&lt;pub-dates&gt;&lt;date&gt;2021-September-13&lt;/date&gt;&lt;/pub-dates&gt;&lt;/dates&gt;&lt;isbn&gt;2296-2360&lt;/isbn&gt;&lt;work-type&gt;Original Research&lt;/work-type&gt;&lt;urls&gt;&lt;related-urls&gt;&lt;url&gt;https://www.frontiersin.org/articles/10.3389/fped.2021.722483&lt;/url&gt;&lt;/related-urls&gt;&lt;/urls&gt;&lt;electronic-resource-num&gt;10.3389/fped.2021.722483&lt;/electronic-resource-num&gt;&lt;language&gt;English&lt;/language&gt;&lt;/record&gt;&lt;/Cite&gt;&lt;/EndNote&gt;</w:instrText>
      </w:r>
      <w:r w:rsidR="005C7AF1">
        <w:fldChar w:fldCharType="separate"/>
      </w:r>
      <w:r w:rsidR="005C7AF1">
        <w:rPr>
          <w:noProof/>
        </w:rPr>
        <w:t>(25)</w:t>
      </w:r>
      <w:r w:rsidR="005C7AF1">
        <w:fldChar w:fldCharType="end"/>
      </w:r>
      <w:r w:rsidR="003C4C3D">
        <w:t xml:space="preserve"> as did a recent study of South African </w:t>
      </w:r>
      <w:r w:rsidR="00A345AB">
        <w:t>c</w:t>
      </w:r>
      <w:r w:rsidR="003C4C3D">
        <w:t xml:space="preserve">hildren &lt;60 months old </w:t>
      </w:r>
      <w:r w:rsidR="003C4C3D">
        <w:fldChar w:fldCharType="begin"/>
      </w:r>
      <w:r w:rsidR="003C4C3D">
        <w:instrText xml:space="preserve"> ADDIN EN.CITE &lt;EndNote&gt;&lt;Cite&gt;&lt;Author&gt;Olwagen&lt;/Author&gt;&lt;Year&gt;2024&lt;/Year&gt;&lt;RecNum&gt;1974&lt;/RecNum&gt;&lt;DisplayText&gt;(26)&lt;/DisplayText&gt;&lt;record&gt;&lt;rec-number&gt;1974&lt;/rec-number&gt;&lt;foreign-keys&gt;&lt;key app="EN" db-id="xvxt2tv5mdae5ze0er7vxpwpzxerawzrvfta" timestamp="1714564894"&gt;1974&lt;/key&gt;&lt;/foreign-keys&gt;&lt;ref-type name="Journal Article"&gt;17&lt;/ref-type&gt;&lt;contributors&gt;&lt;authors&gt;&lt;author&gt;Olwagen, Courtney P.&lt;/author&gt;&lt;author&gt;Downs, Sarah L.&lt;/author&gt;&lt;author&gt;Izu, Alane&lt;/author&gt;&lt;author&gt;Tharasimbi, Lebohang&lt;/author&gt;&lt;author&gt;Van Der Merwe, Lara&lt;/author&gt;&lt;author&gt;Nunes, Marta C.&lt;/author&gt;&lt;author&gt;Madhi, Shabir A.&lt;/author&gt;&lt;/authors&gt;&lt;/contributors&gt;&lt;titles&gt;&lt;title&gt;Bacterial nasopharyngeal colonisation in children in South Africa before and during the COVID-19 pandemic: an observational study&lt;/title&gt;&lt;secondary-title&gt;The Lancet Microbe&lt;/secondary-title&gt;&lt;/titles&gt;&lt;periodical&gt;&lt;full-title&gt;The Lancet Microbe&lt;/full-title&gt;&lt;/periodical&gt;&lt;pages&gt;e34-e42&lt;/pages&gt;&lt;volume&gt;5&lt;/volume&gt;&lt;number&gt;1&lt;/number&gt;&lt;dates&gt;&lt;year&gt;2024&lt;/year&gt;&lt;/dates&gt;&lt;publisher&gt;Elsevier&lt;/publisher&gt;&lt;isbn&gt;2666-5247&lt;/isbn&gt;&lt;urls&gt;&lt;related-urls&gt;&lt;url&gt;https://doi.org/10.1016/S2666-5247(23)00260-4&lt;/url&gt;&lt;/related-urls&gt;&lt;/urls&gt;&lt;electronic-resource-num&gt;10.1016/S2666-5247(23)00260-4&lt;/electronic-resource-num&gt;&lt;access-date&gt;2024/05/01&lt;/access-date&gt;&lt;/record&gt;&lt;/Cite&gt;&lt;/EndNote&gt;</w:instrText>
      </w:r>
      <w:r w:rsidR="003C4C3D">
        <w:fldChar w:fldCharType="separate"/>
      </w:r>
      <w:r w:rsidR="003C4C3D">
        <w:rPr>
          <w:noProof/>
        </w:rPr>
        <w:t>(26)</w:t>
      </w:r>
      <w:r w:rsidR="003C4C3D">
        <w:fldChar w:fldCharType="end"/>
      </w:r>
      <w:r w:rsidR="003C4C3D">
        <w:t xml:space="preserve">. </w:t>
      </w:r>
      <w:r w:rsidR="00A764BF">
        <w:t xml:space="preserve">We have previously shown in </w:t>
      </w:r>
      <w:r w:rsidR="003C4C3D">
        <w:t xml:space="preserve">our </w:t>
      </w:r>
      <w:r w:rsidR="00A764BF">
        <w:t xml:space="preserve">cohort that carriage </w:t>
      </w:r>
      <w:r w:rsidR="00FD65DF">
        <w:t xml:space="preserve">of </w:t>
      </w:r>
      <w:r w:rsidR="00FD65DF" w:rsidRPr="001722B7">
        <w:rPr>
          <w:i/>
          <w:iCs/>
        </w:rPr>
        <w:t>H. inf</w:t>
      </w:r>
      <w:r w:rsidR="00FA5A6A">
        <w:rPr>
          <w:i/>
          <w:iCs/>
        </w:rPr>
        <w:t>l</w:t>
      </w:r>
      <w:r w:rsidR="00FD65DF" w:rsidRPr="001722B7">
        <w:rPr>
          <w:i/>
          <w:iCs/>
        </w:rPr>
        <w:t>uenzae</w:t>
      </w:r>
      <w:r w:rsidR="00FD65DF">
        <w:t xml:space="preserve"> </w:t>
      </w:r>
      <w:r w:rsidR="00FA5A6A">
        <w:t>increases with</w:t>
      </w:r>
      <w:r w:rsidR="000D0613">
        <w:t xml:space="preserve"> </w:t>
      </w:r>
      <w:r w:rsidR="00A764BF">
        <w:t>age</w:t>
      </w:r>
      <w:r w:rsidR="000438BF">
        <w:t xml:space="preserve"> </w:t>
      </w:r>
      <w:r w:rsidR="009B6FF6">
        <w:fldChar w:fldCharType="begin">
          <w:fldData xml:space="preserve">PEVuZE5vdGU+PENpdGU+PEF1dGhvcj5DbGVhcnk8L0F1dGhvcj48WWVhcj4yMDE4PC9ZZWFyPjxS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</w:fldData>
        </w:fldChar>
      </w:r>
      <w:r w:rsidR="009B6FF6">
        <w:instrText xml:space="preserve"> ADDIN EN.CITE </w:instrText>
      </w:r>
      <w:r w:rsidR="009B6FF6">
        <w:fldChar w:fldCharType="begin">
          <w:fldData xml:space="preserve">PEVuZE5vdGU+PENpdGU+PEF1dGhvcj5DbGVhcnk8L0F1dGhvcj48WWVhcj4yMDE4PC9ZZWFyPjxS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</w:fldData>
        </w:fldChar>
      </w:r>
      <w:r w:rsidR="009B6FF6">
        <w:instrText xml:space="preserve"> ADDIN EN.CITE.DATA </w:instrText>
      </w:r>
      <w:r w:rsidR="009B6FF6">
        <w:fldChar w:fldCharType="end"/>
      </w:r>
      <w:r w:rsidR="009B6FF6">
        <w:fldChar w:fldCharType="separate"/>
      </w:r>
      <w:r w:rsidR="00D23FB0" w:rsidRPr="1A1BFE96">
        <w:rPr>
          <w:noProof/>
        </w:rPr>
        <w:t>(18)</w:t>
      </w:r>
      <w:r w:rsidR="009B6FF6">
        <w:fldChar w:fldCharType="end"/>
      </w:r>
      <w:r w:rsidR="000D0613">
        <w:t>. A</w:t>
      </w:r>
      <w:r w:rsidR="0011568D">
        <w:t xml:space="preserve">s such perhaps </w:t>
      </w:r>
      <w:r w:rsidR="00A40AFD">
        <w:t xml:space="preserve">it is possible that </w:t>
      </w:r>
      <w:r w:rsidR="0011568D">
        <w:t xml:space="preserve">school attendance disruption was more </w:t>
      </w:r>
      <w:r w:rsidR="00605307">
        <w:t>consequential for older children</w:t>
      </w:r>
      <w:r w:rsidR="000D0613">
        <w:t xml:space="preserve"> in the context of </w:t>
      </w:r>
      <w:r w:rsidR="000D0613" w:rsidRPr="1A1BFE96">
        <w:rPr>
          <w:i/>
          <w:iCs/>
        </w:rPr>
        <w:t>Haemophilus</w:t>
      </w:r>
      <w:r w:rsidR="000D0613">
        <w:t xml:space="preserve"> transmission</w:t>
      </w:r>
      <w:r w:rsidR="007467E3">
        <w:t>.</w:t>
      </w:r>
      <w:r w:rsidR="00C838D9">
        <w:t xml:space="preserve"> </w:t>
      </w:r>
      <w:r w:rsidR="007467E3">
        <w:t>While</w:t>
      </w:r>
      <w:r w:rsidR="00C838D9">
        <w:t xml:space="preserve"> UK children aged 4-years-old usually attend school in the year in which they turn five and therefore </w:t>
      </w:r>
      <w:r w:rsidR="003C4C3D">
        <w:t xml:space="preserve">would be </w:t>
      </w:r>
      <w:r w:rsidR="00C838D9">
        <w:t xml:space="preserve">eligible for study participation. </w:t>
      </w:r>
      <w:r w:rsidR="00A663F3">
        <w:t>A</w:t>
      </w:r>
      <w:r w:rsidR="00C838D9">
        <w:t xml:space="preserve">ll age groups experienced a drop in carriage, but </w:t>
      </w:r>
      <w:r w:rsidR="007467E3">
        <w:t>additional stratified analysis was</w:t>
      </w:r>
      <w:r w:rsidR="00C838D9">
        <w:t xml:space="preserve"> made difficult by the limited recruitment (n=3) of children aged 49-60 months old in the NPI period. </w:t>
      </w:r>
      <w:r w:rsidR="003C4C3D">
        <w:t>P</w:t>
      </w:r>
      <w:r w:rsidR="00FE7D27">
        <w:t xml:space="preserve">revious studies have </w:t>
      </w:r>
      <w:r w:rsidR="009D4FB6">
        <w:t>highlighted the importance of</w:t>
      </w:r>
      <w:r w:rsidR="00FE7D27">
        <w:t xml:space="preserve"> transmission in child-primary caregiver dyads </w:t>
      </w:r>
      <w:r w:rsidR="009B6FF6">
        <w:fldChar w:fldCharType="begin">
          <w:fldData xml:space="preserve">PEVuZE5vdGU+PENpdGU+PEF1dGhvcj5TY2h1bWFjaGVyPC9BdXRob3I+PFllYXI+MjAxMjwvWWVh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</w:fldData>
        </w:fldChar>
      </w:r>
      <w:r w:rsidR="003C4C3D">
        <w:instrText xml:space="preserve"> ADDIN EN.CITE </w:instrText>
      </w:r>
      <w:r w:rsidR="003C4C3D">
        <w:fldChar w:fldCharType="begin">
          <w:fldData xml:space="preserve">PEVuZE5vdGU+PENpdGU+PEF1dGhvcj5TY2h1bWFjaGVyPC9BdXRob3I+PFllYXI+MjAxMjwvWWVh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</w:fldData>
        </w:fldChar>
      </w:r>
      <w:r w:rsidR="003C4C3D">
        <w:instrText xml:space="preserve"> ADDIN EN.CITE.DATA </w:instrText>
      </w:r>
      <w:r w:rsidR="003C4C3D">
        <w:fldChar w:fldCharType="end"/>
      </w:r>
      <w:r w:rsidR="009B6FF6">
        <w:fldChar w:fldCharType="separate"/>
      </w:r>
      <w:r w:rsidR="003C4C3D">
        <w:rPr>
          <w:noProof/>
        </w:rPr>
        <w:t>(27)</w:t>
      </w:r>
      <w:r w:rsidR="009B6FF6">
        <w:fldChar w:fldCharType="end"/>
      </w:r>
      <w:r w:rsidR="00DF283E">
        <w:t xml:space="preserve"> and therefore the child-adult transmission link may be more important </w:t>
      </w:r>
      <w:r w:rsidR="003C4C3D">
        <w:t>here</w:t>
      </w:r>
      <w:r w:rsidR="00B510ED">
        <w:t xml:space="preserve">. </w:t>
      </w:r>
    </w:p>
    <w:p w14:paraId="49C5F1DF" w14:textId="77777777" w:rsidR="00AA0033" w:rsidRDefault="00AA0033">
      <w:pPr>
        <w:spacing w:line="480" w:lineRule="auto"/>
      </w:pPr>
    </w:p>
    <w:p w14:paraId="7800B9E2" w14:textId="1F0F0C0C" w:rsidR="00725FB2" w:rsidRDefault="003B1DB7">
      <w:pPr>
        <w:spacing w:line="480" w:lineRule="auto"/>
      </w:pPr>
      <w:r>
        <w:t xml:space="preserve">The rapid rebound in carriage has been mirrored to some extent in disease. For example, </w:t>
      </w:r>
      <w:r w:rsidR="009F769E">
        <w:t>annual incidences of</w:t>
      </w:r>
      <w:r>
        <w:t xml:space="preserve"> </w:t>
      </w:r>
      <w:r w:rsidRPr="000572CA">
        <w:rPr>
          <w:i/>
          <w:iCs/>
        </w:rPr>
        <w:t>H. influenzae</w:t>
      </w:r>
      <w:r>
        <w:t xml:space="preserve"> disease</w:t>
      </w:r>
      <w:r w:rsidR="00293D9F">
        <w:t>,</w:t>
      </w:r>
      <w:r>
        <w:t xml:space="preserve"> as recorded by Public Health Scotland</w:t>
      </w:r>
      <w:r w:rsidR="00293D9F">
        <w:t>,</w:t>
      </w:r>
      <w:r>
        <w:t xml:space="preserve"> dipped to 0.93 cases per 100 000 in 2020 and 2021 but were back </w:t>
      </w:r>
      <w:r w:rsidR="008A4084">
        <w:t>to</w:t>
      </w:r>
      <w:r>
        <w:t xml:space="preserve"> 1.35</w:t>
      </w:r>
      <w:r w:rsidR="008A4084">
        <w:t>/100 000</w:t>
      </w:r>
      <w:r>
        <w:t xml:space="preserve"> in 2022, more </w:t>
      </w:r>
      <w:r w:rsidR="003C4C3D">
        <w:t>i</w:t>
      </w:r>
      <w:r>
        <w:t xml:space="preserve">n keeping with 2018 (1.51) and 2019 (1.52) rates </w:t>
      </w:r>
      <w:r>
        <w:fldChar w:fldCharType="begin"/>
      </w:r>
      <w:r w:rsidR="003C4C3D">
        <w:instrText xml:space="preserve"> ADDIN EN.CITE &lt;EndNote&gt;&lt;Cite&gt;&lt;Year&gt;2023&lt;/Year&gt;&lt;RecNum&gt;1969&lt;/RecNum&gt;&lt;DisplayText&gt;(28)&lt;/DisplayText&gt;&lt;record&gt;&lt;rec-number&gt;1969&lt;/rec-number&gt;&lt;foreign-keys&gt;&lt;key app="EN" db-id="xvxt2tv5mdae5ze0er7vxpwpzxerawzrvfta" timestamp="1714486851"&gt;1969&lt;/key&gt;&lt;/foreign-keys&gt;&lt;ref-type name="Report"&gt;27&lt;/ref-type&gt;&lt;contributors&gt;&lt;/contributors&gt;&lt;titles&gt;&lt;title&gt;Immunisation and vaccine-preventable diseases quarterly report&lt;/title&gt;&lt;/titles&gt;&lt;dates&gt;&lt;year&gt;2023&lt;/year&gt;&lt;/dates&gt;&lt;publisher&gt;Public Health Scotland&lt;/publisher&gt;&lt;urls&gt;&lt;related-urls&gt;&lt;url&gt;https://publichealthscotland.scot/publications/immunisation-and-vaccine-preventable-diseases-quarterly-report/immunisation-and-vaccine-preventable-diseases-quarterly-report-october-to-december-2023-q4/print#section-3-13&lt;/url&gt;&lt;/related-urls&gt;&lt;/urls&gt;&lt;/record&gt;&lt;/Cite&gt;&lt;/EndNote&gt;</w:instrText>
      </w:r>
      <w:r>
        <w:fldChar w:fldCharType="separate"/>
      </w:r>
      <w:r w:rsidR="003C4C3D">
        <w:rPr>
          <w:noProof/>
        </w:rPr>
        <w:t>(28)</w:t>
      </w:r>
      <w:r>
        <w:fldChar w:fldCharType="end"/>
      </w:r>
      <w:r>
        <w:t xml:space="preserve">. </w:t>
      </w:r>
      <w:r w:rsidR="00293D9F">
        <w:t>Similar observations were made</w:t>
      </w:r>
      <w:r>
        <w:t xml:space="preserve"> in England with cases rebounding in 2022 by 57% in comparison to 2021, but still with a low incidence (1.1</w:t>
      </w:r>
      <w:r w:rsidR="008A4084">
        <w:t>/</w:t>
      </w:r>
      <w:r>
        <w:t xml:space="preserve">100 000) </w:t>
      </w:r>
      <w:r>
        <w:fldChar w:fldCharType="begin"/>
      </w:r>
      <w:r w:rsidR="003C4C3D">
        <w:instrText xml:space="preserve"> ADDIN EN.CITE &lt;EndNote&gt;&lt;Cite&gt;&lt;RecNum&gt;1970&lt;/RecNum&gt;&lt;DisplayText&gt;(29)&lt;/DisplayText&gt;&lt;record&gt;&lt;rec-number&gt;1970&lt;/rec-number&gt;&lt;foreign-keys&gt;&lt;key app="EN" db-id="xvxt2tv5mdae5ze0er7vxpwpzxerawzrvfta" timestamp="1714487406"&gt;1970&lt;/key&gt;&lt;/foreign-keys&gt;&lt;ref-type name="Report"&gt;27&lt;/ref-type&gt;&lt;contributors&gt;&lt;/contributors&gt;&lt;titles&gt;&lt;title&gt;Laboratory reports of Haemophilus influenzae by age group and serotype, England: annual 2022 (and 2021) &lt;/title&gt;&lt;/titles&gt;&lt;dates&gt;&lt;/dates&gt;&lt;publisher&gt;UKHSA&lt;/publisher&gt;&lt;urls&gt;&lt;related-urls&gt;&lt;url&gt;https://www.gov.uk/government/publications/haemophilus-influenzae-laboratory-reports-by-age-group-and-serotype/laboratory-reports-of-haemophilus-influenzae-by-age-group-and-serotype-england-annual-2022-and-2021#tbl1&lt;/url&gt;&lt;/related-urls&gt;&lt;/urls&gt;&lt;/record&gt;&lt;/Cite&gt;&lt;/EndNote&gt;</w:instrText>
      </w:r>
      <w:r>
        <w:fldChar w:fldCharType="separate"/>
      </w:r>
      <w:r w:rsidR="003C4C3D">
        <w:rPr>
          <w:noProof/>
        </w:rPr>
        <w:t>(29)</w:t>
      </w:r>
      <w:r>
        <w:fldChar w:fldCharType="end"/>
      </w:r>
      <w:r>
        <w:t>.</w:t>
      </w:r>
      <w:r w:rsidR="008A4084">
        <w:t xml:space="preserve"> </w:t>
      </w:r>
      <w:r w:rsidR="005C107E">
        <w:t>Similarly, in France, children under 5-years-old showed the greatest increase</w:t>
      </w:r>
      <w:r w:rsidR="003C4C3D">
        <w:t xml:space="preserve"> in</w:t>
      </w:r>
      <w:r w:rsidR="005C107E">
        <w:t xml:space="preserve"> invasive </w:t>
      </w:r>
      <w:r w:rsidR="005C107E" w:rsidRPr="00377CAE">
        <w:rPr>
          <w:i/>
          <w:iCs/>
        </w:rPr>
        <w:t>Haemophilus</w:t>
      </w:r>
      <w:r w:rsidR="005C107E">
        <w:t xml:space="preserve"> disease following relaxation of restrictions, </w:t>
      </w:r>
      <w:r w:rsidR="002C06CB">
        <w:t>driven primar</w:t>
      </w:r>
      <w:r w:rsidR="007046E0">
        <w:t xml:space="preserve">ily by serotype b and to a lesser extent serotype a, </w:t>
      </w:r>
      <w:r w:rsidR="005C107E">
        <w:t xml:space="preserve">although it was unclear if this was due to a rebound in circulation, an immunity gap caused by lower vaccine uptake or both </w:t>
      </w:r>
      <w:r w:rsidR="005C107E">
        <w:fldChar w:fldCharType="begin"/>
      </w:r>
      <w:r w:rsidR="003C4C3D">
        <w:instrText xml:space="preserve"> ADDIN EN.CITE &lt;EndNote&gt;&lt;Cite&gt;&lt;Author&gt;Deghmane&lt;/Author&gt;&lt;Year&gt;2022&lt;/Year&gt;&lt;RecNum&gt;1972&lt;/RecNum&gt;&lt;DisplayText&gt;(30)&lt;/DisplayText&gt;&lt;record&gt;&lt;rec-number&gt;1972&lt;/rec-number&gt;&lt;foreign-keys&gt;&lt;key app="EN" db-id="xvxt2tv5mdae5ze0er7vxpwpzxerawzrvfta" timestamp="1714489045"&gt;1972&lt;/key&gt;&lt;/foreign-keys&gt;&lt;ref-type name="Journal Article"&gt;17&lt;/ref-type&gt;&lt;contributors&gt;&lt;authors&gt;&lt;author&gt;Deghmane, Ala-Eddine&lt;/author&gt;&lt;author&gt;Taha, Muhamed-Kheir&lt;/author&gt;&lt;/authors&gt;&lt;/contributors&gt;&lt;titles&gt;&lt;title&gt;Changes in Invasive Neisseria meningitidis and Haemophilus influenzae Infections in France during the COVID-19 Pandemic&lt;/title&gt;&lt;secondary-title&gt;Microorganisms&lt;/secondary-title&gt;&lt;/titles&gt;&lt;periodical&gt;&lt;full-title&gt;Microorganisms&lt;/full-title&gt;&lt;/periodical&gt;&lt;pages&gt;907&lt;/pages&gt;&lt;volume&gt;10&lt;/volume&gt;&lt;number&gt;5&lt;/number&gt;&lt;dates&gt;&lt;year&gt;2022&lt;/year&gt;&lt;/dates&gt;&lt;isbn&gt;2076-2607&lt;/isbn&gt;&lt;accession-num&gt;doi:10.3390/microorganisms10050907&lt;/accession-num&gt;&lt;urls&gt;&lt;related-urls&gt;&lt;url&gt;https://www.mdpi.com/2076-2607/10/5/907&lt;/url&gt;&lt;/related-urls&gt;&lt;/urls&gt;&lt;/record&gt;&lt;/Cite&gt;&lt;/EndNote&gt;</w:instrText>
      </w:r>
      <w:r w:rsidR="005C107E">
        <w:fldChar w:fldCharType="separate"/>
      </w:r>
      <w:r w:rsidR="003C4C3D">
        <w:rPr>
          <w:noProof/>
        </w:rPr>
        <w:t>(30)</w:t>
      </w:r>
      <w:r w:rsidR="005C107E">
        <w:fldChar w:fldCharType="end"/>
      </w:r>
      <w:r w:rsidR="005C107E">
        <w:t xml:space="preserve">. </w:t>
      </w:r>
      <w:r w:rsidR="009A7FD4">
        <w:t>D</w:t>
      </w:r>
      <w:r w:rsidR="008A4084">
        <w:t xml:space="preserve">ata from China suggest </w:t>
      </w:r>
      <w:r w:rsidR="00713A75">
        <w:t>a persistent reduction in childhood respiratory disease</w:t>
      </w:r>
      <w:r w:rsidR="003C4C3D">
        <w:t xml:space="preserve"> caused by </w:t>
      </w:r>
      <w:r w:rsidR="003C4C3D" w:rsidRPr="000572CA">
        <w:rPr>
          <w:i/>
          <w:iCs/>
        </w:rPr>
        <w:t>H. influenzae</w:t>
      </w:r>
      <w:r w:rsidR="00713A75">
        <w:t xml:space="preserve">, but not bacteraemia or meningitis, which impacted older children only </w:t>
      </w:r>
      <w:r w:rsidR="00713A75">
        <w:fldChar w:fldCharType="begin">
          <w:fldData xml:space="preserve">PEVuZE5vdGU+PENpdGU+PEF1dGhvcj5aaG91PC9BdXRob3I+PFllYXI+MjAyMzwvWWVhcj48UmVj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</w:fldData>
        </w:fldChar>
      </w:r>
      <w:r w:rsidR="003C4C3D">
        <w:instrText xml:space="preserve"> ADDIN EN.CITE </w:instrText>
      </w:r>
      <w:r w:rsidR="003C4C3D">
        <w:fldChar w:fldCharType="begin">
          <w:fldData xml:space="preserve">PEVuZE5vdGU+PENpdGU+PEF1dGhvcj5aaG91PC9BdXRob3I+PFllYXI+MjAyMzwvWWVhcj48UmVj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</w:fldData>
        </w:fldChar>
      </w:r>
      <w:r w:rsidR="003C4C3D">
        <w:instrText xml:space="preserve"> ADDIN EN.CITE.DATA </w:instrText>
      </w:r>
      <w:r w:rsidR="003C4C3D">
        <w:fldChar w:fldCharType="end"/>
      </w:r>
      <w:r w:rsidR="00713A75">
        <w:fldChar w:fldCharType="separate"/>
      </w:r>
      <w:r w:rsidR="003C4C3D">
        <w:rPr>
          <w:noProof/>
        </w:rPr>
        <w:t>(31)</w:t>
      </w:r>
      <w:r w:rsidR="00713A75">
        <w:fldChar w:fldCharType="end"/>
      </w:r>
      <w:r w:rsidR="00713A75">
        <w:t xml:space="preserve">. The authors of this study postulated </w:t>
      </w:r>
      <w:r w:rsidR="005C107E">
        <w:t>this was due to</w:t>
      </w:r>
      <w:r w:rsidR="00713A75">
        <w:t xml:space="preserve"> </w:t>
      </w:r>
      <w:r w:rsidR="005C107E">
        <w:t xml:space="preserve">an </w:t>
      </w:r>
      <w:r w:rsidR="00713A75">
        <w:t>interruption in community transmission</w:t>
      </w:r>
      <w:r w:rsidR="005C107E">
        <w:t xml:space="preserve"> caused by NPIs</w:t>
      </w:r>
      <w:r w:rsidR="00713A75">
        <w:t xml:space="preserve">. </w:t>
      </w:r>
      <w:r w:rsidR="003C4C3D">
        <w:t>It is possible that the differences in NPI impact on respiratory pathobionts is a consequence of carriage duration variability</w:t>
      </w:r>
      <w:r w:rsidR="00660CE7">
        <w:t>,</w:t>
      </w:r>
      <w:r w:rsidR="003C4C3D">
        <w:t xml:space="preserve"> with those </w:t>
      </w:r>
      <w:r w:rsidR="0064024C">
        <w:t xml:space="preserve">organisms </w:t>
      </w:r>
      <w:r w:rsidR="003C4C3D">
        <w:t>experienc</w:t>
      </w:r>
      <w:r w:rsidR="0064024C">
        <w:t>ing</w:t>
      </w:r>
      <w:r w:rsidR="003C4C3D">
        <w:t xml:space="preserve"> regular turnover potentially being impacted more. Certainly, </w:t>
      </w:r>
      <w:r w:rsidR="003C4C3D" w:rsidRPr="000572CA">
        <w:rPr>
          <w:i/>
          <w:iCs/>
        </w:rPr>
        <w:t>H. influenzae</w:t>
      </w:r>
      <w:r w:rsidR="003C4C3D">
        <w:t xml:space="preserve"> in children has been shown to be subject to frequent strain loss/acquisition </w:t>
      </w:r>
      <w:r w:rsidR="003C4C3D">
        <w:fldChar w:fldCharType="begin"/>
      </w:r>
      <w:r w:rsidR="003C4C3D">
        <w:instrText xml:space="preserve"> ADDIN EN.CITE &lt;EndNote&gt;&lt;Cite&gt;&lt;Author&gt;Peerbooms&lt;/Author&gt;&lt;Year&gt;2002&lt;/Year&gt;&lt;RecNum&gt;1976&lt;/RecNum&gt;&lt;DisplayText&gt;(32)&lt;/DisplayText&gt;&lt;record&gt;&lt;rec-number&gt;1976&lt;/rec-number&gt;&lt;foreign-keys&gt;&lt;key app="EN" db-id="xvxt2tv5mdae5ze0er7vxpwpzxerawzrvfta" timestamp="1714566642"&gt;1976&lt;/key&gt;&lt;/foreign-keys&gt;&lt;ref-type name="Journal Article"&gt;17&lt;/ref-type&gt;&lt;contributors&gt;&lt;authors&gt;&lt;author&gt;Paul G. H. Peerbooms&lt;/author&gt;&lt;author&gt;Marlene N. Engelen&lt;/author&gt;&lt;author&gt;Dominique A. J. Stokman&lt;/author&gt;&lt;author&gt;Birgit H. B. van Benthem&lt;/author&gt;&lt;author&gt;Maria-Lucia van Weert&lt;/author&gt;&lt;author&gt;Sylvia M. Bruisten&lt;/author&gt;&lt;author&gt;Alex van Belkum&lt;/author&gt;&lt;author&gt;Roel A. Coutinho&lt;/author&gt;&lt;/authors&gt;&lt;/contributors&gt;&lt;titles&gt;&lt;title&gt;Nasopharyngeal Carriage of Potential Bacterial Pathogens Related to Day Care Attendance, with Special Reference to the Molecular Epidemiology of &amp;lt;i&amp;gt;Haemophilus influenzae&amp;lt;/i&amp;gt;&lt;/title&gt;&lt;secondary-title&gt;Journal of Clinical Microbiology&lt;/secondary-title&gt;&lt;/titles&gt;&lt;pages&gt;2832-2836&lt;/pages&gt;&lt;volume&gt;40&lt;/volume&gt;&lt;number&gt;8&lt;/number&gt;&lt;dates&gt;&lt;year&gt;2002&lt;/year&gt;&lt;/dates&gt;&lt;urls&gt;&lt;related-urls&gt;&lt;url&gt;https://journals.asm.org/doi/abs/10.1128/jcm.40.8.2832-2836.2002&lt;/url&gt;&lt;/related-urls&gt;&lt;/urls&gt;&lt;electronic-resource-num&gt;doi:10.1128/jcm.40.8.2832-2836.2002&lt;/electronic-resource-num&gt;&lt;/record&gt;&lt;/Cite&gt;&lt;/EndNote&gt;</w:instrText>
      </w:r>
      <w:r w:rsidR="003C4C3D">
        <w:fldChar w:fldCharType="separate"/>
      </w:r>
      <w:r w:rsidR="003C4C3D">
        <w:rPr>
          <w:noProof/>
        </w:rPr>
        <w:t>(32)</w:t>
      </w:r>
      <w:r w:rsidR="003C4C3D">
        <w:fldChar w:fldCharType="end"/>
      </w:r>
      <w:r w:rsidR="003C4C3D">
        <w:t xml:space="preserve"> however carriage duration </w:t>
      </w:r>
      <w:r w:rsidR="002813CF">
        <w:t xml:space="preserve">and turnover </w:t>
      </w:r>
      <w:r w:rsidR="003C4C3D">
        <w:t>for pneumococci</w:t>
      </w:r>
      <w:r w:rsidR="002813CF">
        <w:t xml:space="preserve"> </w:t>
      </w:r>
      <w:r w:rsidR="003C4C3D">
        <w:t xml:space="preserve">has been shown to be similar </w:t>
      </w:r>
      <w:r w:rsidR="003C4C3D">
        <w:fldChar w:fldCharType="begin"/>
      </w:r>
      <w:r w:rsidR="003C4C3D">
        <w:instrText xml:space="preserve"> ADDIN EN.CITE &lt;EndNote&gt;&lt;Cite&gt;&lt;Author&gt;Dube&lt;/Author&gt;&lt;Year&gt;2018&lt;/Year&gt;&lt;RecNum&gt;1555&lt;/RecNum&gt;&lt;DisplayText&gt;(33)&lt;/DisplayText&gt;&lt;record&gt;&lt;rec-number&gt;1555&lt;/rec-number&gt;&lt;foreign-keys&gt;&lt;key app="EN" db-id="xvxt2tv5mdae5ze0er7vxpwpzxerawzrvfta" timestamp="1674413831"&gt;1555&lt;/key&gt;&lt;/foreign-keys&gt;&lt;ref-type name="Journal Article"&gt;17&lt;/ref-type&gt;&lt;contributors&gt;&lt;authors&gt;&lt;author&gt;Dube, Felix S.&lt;/author&gt;&lt;author&gt;Ramjith, Jordache&lt;/author&gt;&lt;author&gt;Gardner-Lubbe, Sugnet&lt;/author&gt;&lt;author&gt;Nduru, Polite&lt;/author&gt;&lt;author&gt;Robberts, F. J. Lourens&lt;/author&gt;&lt;author&gt;Wolter, Nicole&lt;/author&gt;&lt;author&gt;Zar, Heather J.&lt;/author&gt;&lt;author&gt;Nicol, Mark P.&lt;/author&gt;&lt;/authors&gt;&lt;/contributors&gt;&lt;titles&gt;&lt;title&gt;Longitudinal characterization of nasopharyngeal colonization with Streptococcus pneumoniae in a South African birth cohort post 13-valent pneumococcal conjugate vaccine implementation&lt;/title&gt;&lt;secondary-title&gt;Scientific Reports&lt;/secondary-title&gt;&lt;/titles&gt;&lt;periodical&gt;&lt;full-title&gt;Scientific Reports&lt;/full-title&gt;&lt;/periodical&gt;&lt;pages&gt;12497&lt;/pages&gt;&lt;volume&gt;8&lt;/volume&gt;&lt;number&gt;1&lt;/number&gt;&lt;dates&gt;&lt;year&gt;2018&lt;/year&gt;&lt;pub-dates&gt;&lt;date&gt;2018/08/21&lt;/date&gt;&lt;/pub-dates&gt;&lt;/dates&gt;&lt;isbn&gt;2045-2322&lt;/isbn&gt;&lt;urls&gt;&lt;related-urls&gt;&lt;url&gt;https://doi.org/10.1038/s41598-018-30345-5&lt;/url&gt;&lt;/related-urls&gt;&lt;/urls&gt;&lt;electronic-resource-num&gt;10.1038/s41598-018-30345-5&lt;/electronic-resource-num&gt;&lt;/record&gt;&lt;/Cite&gt;&lt;/EndNote&gt;</w:instrText>
      </w:r>
      <w:r w:rsidR="003C4C3D">
        <w:fldChar w:fldCharType="separate"/>
      </w:r>
      <w:r w:rsidR="003C4C3D">
        <w:rPr>
          <w:noProof/>
        </w:rPr>
        <w:t>(33)</w:t>
      </w:r>
      <w:r w:rsidR="003C4C3D">
        <w:fldChar w:fldCharType="end"/>
      </w:r>
      <w:r w:rsidR="003C4C3D">
        <w:t xml:space="preserve">. There is a paucity of data related to duration of </w:t>
      </w:r>
      <w:r w:rsidR="003C4C3D" w:rsidRPr="000572CA">
        <w:rPr>
          <w:i/>
          <w:iCs/>
        </w:rPr>
        <w:t>Moraxella</w:t>
      </w:r>
      <w:r w:rsidR="003C4C3D">
        <w:t xml:space="preserve"> sp. carriage in healthy children, but again the dynamic has been shown to be characterised as one of regular strain turnover </w:t>
      </w:r>
      <w:r w:rsidR="003C4C3D">
        <w:fldChar w:fldCharType="begin"/>
      </w:r>
      <w:r w:rsidR="003C4C3D">
        <w:instrText xml:space="preserve"> ADDIN EN.CITE &lt;EndNote&gt;&lt;Cite&gt;&lt;Author&gt;Faden&lt;/Author&gt;&lt;Year&gt;1994&lt;/Year&gt;&lt;RecNum&gt;1977&lt;/RecNum&gt;&lt;DisplayText&gt;(34)&lt;/DisplayText&gt;&lt;record&gt;&lt;rec-number&gt;1977&lt;/rec-number&gt;&lt;foreign-keys&gt;&lt;key app="EN" db-id="xvxt2tv5mdae5ze0er7vxpwpzxerawzrvfta" timestamp="1714567352"&gt;1977&lt;/key&gt;&lt;/foreign-keys&gt;&lt;ref-type name="Journal Article"&gt;17&lt;/ref-type&gt;&lt;contributors&gt;&lt;authors&gt;&lt;author&gt;Faden, Howard&lt;/author&gt;&lt;author&gt;Harabuchi, Yasuaki&lt;/author&gt;&lt;author&gt;Hong, Jong J.&lt;/author&gt;&lt;author&gt;Tonawanda/Williamsville, Pediatrics&lt;/author&gt;&lt;/authors&gt;&lt;/contributors&gt;&lt;titles&gt;&lt;title&gt;Epidemiology of Moraxella catarrhalis in Children during the First 2 Years of Life: Relationship to Otitis Media&lt;/title&gt;&lt;secondary-title&gt;The Journal of Infectious Diseases&lt;/secondary-title&gt;&lt;/titles&gt;&lt;periodical&gt;&lt;full-title&gt;The Journal of Infectious Diseases&lt;/full-title&gt;&lt;/periodical&gt;&lt;pages&gt;1312-1317&lt;/pages&gt;&lt;volume&gt;169&lt;/volume&gt;&lt;number&gt;6&lt;/number&gt;&lt;dates&gt;&lt;year&gt;1994&lt;/year&gt;&lt;/dates&gt;&lt;publisher&gt;Oxford University Press&lt;/publisher&gt;&lt;isbn&gt;00221899&lt;/isbn&gt;&lt;urls&gt;&lt;related-urls&gt;&lt;url&gt;http://www.jstor.org/stable/30114061&lt;/url&gt;&lt;/related-urls&gt;&lt;/urls&gt;&lt;custom1&gt;Full publication date: Jun., 1994&lt;/custom1&gt;&lt;remote-database-name&gt;JSTOR&lt;/remote-database-name&gt;&lt;access-date&gt;2024/05/01/&lt;/access-date&gt;&lt;/record&gt;&lt;/Cite&gt;&lt;/EndNote&gt;</w:instrText>
      </w:r>
      <w:r w:rsidR="003C4C3D">
        <w:fldChar w:fldCharType="separate"/>
      </w:r>
      <w:r w:rsidR="003C4C3D">
        <w:rPr>
          <w:noProof/>
        </w:rPr>
        <w:t>(34)</w:t>
      </w:r>
      <w:r w:rsidR="003C4C3D">
        <w:fldChar w:fldCharType="end"/>
      </w:r>
      <w:r w:rsidR="003C4C3D">
        <w:t xml:space="preserve">. Unfortunately, it is impossible to determine exactly what drove the reduction using the data from this study but instead highlights an area for future exploration. </w:t>
      </w:r>
    </w:p>
    <w:p w14:paraId="17C5417B" w14:textId="77777777" w:rsidR="00D5549D" w:rsidRDefault="00D5549D" w:rsidP="0081799A">
      <w:pPr>
        <w:spacing w:line="480" w:lineRule="auto"/>
      </w:pPr>
    </w:p>
    <w:p w14:paraId="731F6D7C" w14:textId="14F760D3" w:rsidR="00D5549D" w:rsidRDefault="00A40AFD" w:rsidP="0081799A">
      <w:pPr>
        <w:spacing w:line="480" w:lineRule="auto"/>
      </w:pPr>
      <w:r>
        <w:t>This</w:t>
      </w:r>
      <w:r w:rsidR="00485D0E">
        <w:t xml:space="preserve"> study ha</w:t>
      </w:r>
      <w:r w:rsidR="001531B5">
        <w:t>d</w:t>
      </w:r>
      <w:r w:rsidR="00485D0E">
        <w:t xml:space="preserve"> limitations. We did not explore </w:t>
      </w:r>
      <w:r w:rsidR="00057F2F">
        <w:t xml:space="preserve">changes in </w:t>
      </w:r>
      <w:r w:rsidR="00485D0E">
        <w:t>carriage density</w:t>
      </w:r>
      <w:r w:rsidR="004A53F1">
        <w:t xml:space="preserve"> which, as discussed, </w:t>
      </w:r>
      <w:r w:rsidR="001531B5">
        <w:t>were</w:t>
      </w:r>
      <w:r w:rsidR="00057F2F">
        <w:t xml:space="preserve"> linked to NPIs in other countries</w:t>
      </w:r>
      <w:r w:rsidR="00FB1CE7">
        <w:t xml:space="preserve"> </w:t>
      </w:r>
      <w:r w:rsidR="006F1A5F">
        <w:fldChar w:fldCharType="begin">
          <w:fldData xml:space="preserve">PEVuZE5vdGU+PENpdGU+PEF1dGhvcj5OYXRpb248L0F1dGhvcj48WWVhcj4yMDIzPC9ZZWFyPjxS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</w:fldData>
        </w:fldChar>
      </w:r>
      <w:r w:rsidR="006441BC">
        <w:instrText xml:space="preserve"> ADDIN EN.CITE </w:instrText>
      </w:r>
      <w:r w:rsidR="006441BC">
        <w:fldChar w:fldCharType="begin">
          <w:fldData xml:space="preserve">PEVuZE5vdGU+PENpdGU+PEF1dGhvcj5OYXRpb248L0F1dGhvcj48WWVhcj4yMDIzPC9ZZWFyPjxS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</w:fldData>
        </w:fldChar>
      </w:r>
      <w:r w:rsidR="006441BC">
        <w:instrText xml:space="preserve"> ADDIN EN.CITE.DATA </w:instrText>
      </w:r>
      <w:r w:rsidR="006441BC">
        <w:fldChar w:fldCharType="end"/>
      </w:r>
      <w:r w:rsidR="006F1A5F">
        <w:fldChar w:fldCharType="separate"/>
      </w:r>
      <w:r w:rsidR="006441BC">
        <w:rPr>
          <w:noProof/>
        </w:rPr>
        <w:t>(11)</w:t>
      </w:r>
      <w:r w:rsidR="006F1A5F">
        <w:fldChar w:fldCharType="end"/>
      </w:r>
      <w:r w:rsidR="00057F2F">
        <w:t xml:space="preserve">.  </w:t>
      </w:r>
      <w:r w:rsidR="000540A1">
        <w:t>The restrictions on hospital visits during the pandemic resulted in t</w:t>
      </w:r>
      <w:r w:rsidR="00057F2F">
        <w:t xml:space="preserve">he </w:t>
      </w:r>
      <w:r w:rsidR="0081799A">
        <w:t>lower</w:t>
      </w:r>
      <w:r w:rsidR="00057F2F">
        <w:t xml:space="preserve"> recruitment at </w:t>
      </w:r>
      <w:r w:rsidR="00FB1CE7">
        <w:t>S</w:t>
      </w:r>
      <w:r w:rsidR="00057F2F">
        <w:t>ite 1</w:t>
      </w:r>
      <w:r w:rsidR="0081799A">
        <w:t xml:space="preserve"> compared to previous</w:t>
      </w:r>
      <w:r w:rsidR="00BF1A6B">
        <w:t xml:space="preserve"> years</w:t>
      </w:r>
      <w:r w:rsidR="000540A1">
        <w:t xml:space="preserve">. Ultimately, this meant that </w:t>
      </w:r>
      <w:r w:rsidR="00BE65B3">
        <w:t>meaningful comparisons</w:t>
      </w:r>
      <w:r w:rsidR="00AB15BA">
        <w:t xml:space="preserve"> </w:t>
      </w:r>
      <w:r w:rsidR="0069723A">
        <w:t>at this site alone</w:t>
      </w:r>
      <w:r w:rsidR="000540A1">
        <w:t xml:space="preserve"> were not possible which otherwise would have been a strength of the study given how long it had been running</w:t>
      </w:r>
      <w:r w:rsidR="003741A6">
        <w:t>. Although we were</w:t>
      </w:r>
      <w:r w:rsidR="0069723A">
        <w:t xml:space="preserve"> able to</w:t>
      </w:r>
      <w:r w:rsidR="002F2B7A">
        <w:t xml:space="preserve"> recruit at </w:t>
      </w:r>
      <w:r w:rsidR="0069723A">
        <w:t xml:space="preserve">other </w:t>
      </w:r>
      <w:r w:rsidR="00FB1CE7">
        <w:t>community health care settings</w:t>
      </w:r>
      <w:r w:rsidR="00743533">
        <w:t>,</w:t>
      </w:r>
      <w:r w:rsidR="0069723A">
        <w:t xml:space="preserve"> </w:t>
      </w:r>
      <w:r w:rsidR="002F2B7A">
        <w:t>there may have been different demographics of sampling</w:t>
      </w:r>
      <w:r w:rsidR="004A788A">
        <w:t>.</w:t>
      </w:r>
      <w:r w:rsidR="00C301CB">
        <w:t xml:space="preserve"> </w:t>
      </w:r>
      <w:r w:rsidR="004A788A">
        <w:t xml:space="preserve">We also do not report </w:t>
      </w:r>
      <w:r w:rsidR="00C301CB">
        <w:t>serotype data for 2022/23</w:t>
      </w:r>
      <w:r w:rsidR="0001780A">
        <w:t xml:space="preserve">, </w:t>
      </w:r>
      <w:r w:rsidR="00C301CB">
        <w:t>however given th</w:t>
      </w:r>
      <w:r w:rsidR="009B2024">
        <w:t>e serotypes</w:t>
      </w:r>
      <w:r w:rsidR="0001780A">
        <w:t xml:space="preserve"> </w:t>
      </w:r>
      <w:r w:rsidR="00B2042A">
        <w:t xml:space="preserve">observed in 2021/22 we do not expect </w:t>
      </w:r>
      <w:r w:rsidR="00D04B62">
        <w:t>to have missed any NPI</w:t>
      </w:r>
      <w:r w:rsidR="008B4596">
        <w:t>s</w:t>
      </w:r>
      <w:r w:rsidR="00D04B62">
        <w:t>-related impacts in prevalence and/or diversity.</w:t>
      </w:r>
      <w:r w:rsidR="00C151ED">
        <w:t xml:space="preserve"> </w:t>
      </w:r>
      <w:r w:rsidR="004A788A">
        <w:t>In all such studies</w:t>
      </w:r>
      <w:r w:rsidR="009025BC">
        <w:t xml:space="preserve">, estimating changes in community-level carriage from a proxy-population is an imperfect approach and is </w:t>
      </w:r>
      <w:r w:rsidR="00445E4A">
        <w:t xml:space="preserve">subject to </w:t>
      </w:r>
      <w:r w:rsidR="009025BC">
        <w:t>potential geographic and demographic biases.</w:t>
      </w:r>
      <w:r w:rsidR="00445E4A">
        <w:t xml:space="preserve"> </w:t>
      </w:r>
      <w:r w:rsidR="00BA2017">
        <w:t xml:space="preserve">Finally, through the examination of only on pneumococcal isolate per participant it was not possible to examine whether co-carriage of multiple serotypes was impacted. </w:t>
      </w:r>
      <w:r w:rsidR="004A788A">
        <w:t>E</w:t>
      </w:r>
      <w:r w:rsidR="00445E4A">
        <w:t>ven a</w:t>
      </w:r>
      <w:r w:rsidR="00C151ED">
        <w:t xml:space="preserve">ccepting these </w:t>
      </w:r>
      <w:r w:rsidR="00BD4885">
        <w:t>limitations,</w:t>
      </w:r>
      <w:r w:rsidR="00C151ED">
        <w:t xml:space="preserve"> </w:t>
      </w:r>
      <w:r w:rsidR="00F0383A">
        <w:t>the main strength of this study is that it is</w:t>
      </w:r>
      <w:r w:rsidR="006A0329">
        <w:t xml:space="preserve"> </w:t>
      </w:r>
      <w:r w:rsidR="006344C7">
        <w:t xml:space="preserve">one of </w:t>
      </w:r>
      <w:r w:rsidR="006A0329">
        <w:t xml:space="preserve">the longest </w:t>
      </w:r>
      <w:r w:rsidR="00C84C34">
        <w:t>running</w:t>
      </w:r>
      <w:r w:rsidR="006A0329">
        <w:t>, cross sectional study of pneumococcal carriage</w:t>
      </w:r>
      <w:r w:rsidR="00AD344A">
        <w:t xml:space="preserve"> of its kind and is one of the few dat</w:t>
      </w:r>
      <w:r w:rsidR="005D75AB">
        <w:t>a</w:t>
      </w:r>
      <w:r w:rsidR="00AD344A">
        <w:t>sets to</w:t>
      </w:r>
      <w:r w:rsidR="00644EDE">
        <w:t xml:space="preserve"> </w:t>
      </w:r>
      <w:r w:rsidR="007B20F2">
        <w:t xml:space="preserve">examine </w:t>
      </w:r>
      <w:r w:rsidR="00403973">
        <w:t xml:space="preserve">prospectively the impacts of NPIs </w:t>
      </w:r>
      <w:r w:rsidR="00644EDE">
        <w:t xml:space="preserve">against </w:t>
      </w:r>
      <w:r w:rsidR="005D75AB">
        <w:t xml:space="preserve">existing </w:t>
      </w:r>
      <w:r w:rsidR="00644EDE">
        <w:t>baseline data</w:t>
      </w:r>
      <w:r w:rsidR="00403973">
        <w:t>.</w:t>
      </w:r>
      <w:r w:rsidR="00C151ED">
        <w:t xml:space="preserve"> </w:t>
      </w:r>
      <w:r w:rsidR="009529BF">
        <w:t xml:space="preserve"> </w:t>
      </w:r>
      <w:r w:rsidR="00743533">
        <w:t xml:space="preserve"> </w:t>
      </w:r>
      <w:r w:rsidR="00AB15BA">
        <w:t xml:space="preserve">  </w:t>
      </w:r>
      <w:r w:rsidR="00057F2F">
        <w:t xml:space="preserve"> </w:t>
      </w:r>
    </w:p>
    <w:p w14:paraId="5E5F0B5E" w14:textId="77777777" w:rsidR="00D5549D" w:rsidRDefault="00D5549D" w:rsidP="0081799A">
      <w:pPr>
        <w:spacing w:line="480" w:lineRule="auto"/>
      </w:pPr>
    </w:p>
    <w:p w14:paraId="4CF895E6" w14:textId="4BE2A81A" w:rsidR="00725FB2" w:rsidRDefault="00D5549D">
      <w:pPr>
        <w:spacing w:line="480" w:lineRule="auto"/>
      </w:pPr>
      <w:r>
        <w:t>In conclusion, there was a transient</w:t>
      </w:r>
      <w:r w:rsidR="00220392">
        <w:t xml:space="preserve"> and modest</w:t>
      </w:r>
      <w:r>
        <w:t xml:space="preserve"> reduction in </w:t>
      </w:r>
      <w:r w:rsidR="00AE6497">
        <w:t xml:space="preserve">both </w:t>
      </w:r>
      <w:r w:rsidR="39C7AFCD">
        <w:t xml:space="preserve">serotype non-specific </w:t>
      </w:r>
      <w:r>
        <w:t xml:space="preserve">pneumococcal and </w:t>
      </w:r>
      <w:r w:rsidRPr="77B3341F">
        <w:rPr>
          <w:i/>
          <w:iCs/>
        </w:rPr>
        <w:t>H. influenzae</w:t>
      </w:r>
      <w:r>
        <w:t xml:space="preserve"> carriage during the period of NPIs</w:t>
      </w:r>
      <w:r w:rsidR="0095711B">
        <w:t xml:space="preserve"> in our paediatric cohort</w:t>
      </w:r>
      <w:r>
        <w:t xml:space="preserve">.  </w:t>
      </w:r>
      <w:r w:rsidR="00AE6497">
        <w:t xml:space="preserve">This was accompanied by a reduced diversity of </w:t>
      </w:r>
      <w:r w:rsidR="00AD230E">
        <w:t xml:space="preserve">circulating </w:t>
      </w:r>
      <w:r w:rsidR="00AE6497">
        <w:t xml:space="preserve">pneumococcal serotypes. </w:t>
      </w:r>
      <w:r w:rsidR="00197A2E">
        <w:t>L</w:t>
      </w:r>
      <w:r w:rsidR="0077338B">
        <w:t xml:space="preserve">ong-lasting impacts of NPIs on pathobiont carriage among children </w:t>
      </w:r>
      <w:r w:rsidR="08FFACAF">
        <w:t>were not observed</w:t>
      </w:r>
      <w:r w:rsidR="0077338B">
        <w:t>.</w:t>
      </w:r>
      <w:r>
        <w:br w:type="page"/>
      </w:r>
    </w:p>
    <w:p w14:paraId="35CEC424" w14:textId="78437474" w:rsidR="005135CA" w:rsidRDefault="00725FB2" w:rsidP="00640E16">
      <w:pPr>
        <w:spacing w:line="360" w:lineRule="auto"/>
      </w:pPr>
      <w:r>
        <w:t>References</w:t>
      </w:r>
    </w:p>
    <w:p w14:paraId="6B10A430" w14:textId="77777777" w:rsidR="003C4C3D" w:rsidRPr="003C4C3D" w:rsidRDefault="005135CA" w:rsidP="003C4C3D">
      <w:pPr>
        <w:pStyle w:val="EndNoteBibliography"/>
        <w:rPr>
          <w:noProof/>
        </w:rPr>
      </w:pPr>
      <w:r>
        <w:fldChar w:fldCharType="begin"/>
      </w:r>
      <w:r>
        <w:instrText xml:space="preserve"> ADDIN EN.REFLIST </w:instrText>
      </w:r>
      <w:r>
        <w:fldChar w:fldCharType="separate"/>
      </w:r>
      <w:r w:rsidR="003C4C3D" w:rsidRPr="003C4C3D">
        <w:rPr>
          <w:noProof/>
        </w:rPr>
        <w:t>1.</w:t>
      </w:r>
      <w:r w:rsidR="003C4C3D" w:rsidRPr="003C4C3D">
        <w:rPr>
          <w:noProof/>
        </w:rPr>
        <w:tab/>
        <w:t>WHO Director-General’s opening remarks at the media briefing on COVID-19 [press release]. World Health Organization2020.</w:t>
      </w:r>
    </w:p>
    <w:p w14:paraId="3BBDCA93" w14:textId="77777777" w:rsidR="003C4C3D" w:rsidRPr="003C4C3D" w:rsidRDefault="003C4C3D" w:rsidP="003C4C3D">
      <w:pPr>
        <w:pStyle w:val="EndNoteBibliography"/>
        <w:rPr>
          <w:noProof/>
        </w:rPr>
      </w:pPr>
      <w:r w:rsidRPr="003C4C3D">
        <w:rPr>
          <w:noProof/>
        </w:rPr>
        <w:t>2.</w:t>
      </w:r>
      <w:r w:rsidRPr="003C4C3D">
        <w:rPr>
          <w:noProof/>
        </w:rPr>
        <w:tab/>
        <w:t>Polack FP, Thomas SJ, Kitchin N, Absalon J, Gurtman A, Lockhart S, et al. Safety and Efficacy of the BNT162b2 mRNA Covid-19 Vaccine. New England Journal of Medicine. 2020;383(27):2603-15.</w:t>
      </w:r>
    </w:p>
    <w:p w14:paraId="76849D6D" w14:textId="77777777" w:rsidR="003C4C3D" w:rsidRPr="003C4C3D" w:rsidRDefault="003C4C3D" w:rsidP="003C4C3D">
      <w:pPr>
        <w:pStyle w:val="EndNoteBibliography"/>
        <w:rPr>
          <w:noProof/>
        </w:rPr>
      </w:pPr>
      <w:r w:rsidRPr="003C4C3D">
        <w:rPr>
          <w:noProof/>
        </w:rPr>
        <w:t>3.</w:t>
      </w:r>
      <w:r w:rsidRPr="003C4C3D">
        <w:rPr>
          <w:noProof/>
        </w:rPr>
        <w:tab/>
        <w:t>Voysey M, Clemens SAC, Madhi SA, Weckx LY, Folegatti PM, Aley PK, et al. Safety and efficacy of the ChAdOx1 nCoV-19 vaccine (AZD1222) against SARS-CoV-2: an interim analysis of four randomised controlled trials in Brazil, South Africa, and the UK. Lancet. 2021;397(10269):99-111.</w:t>
      </w:r>
    </w:p>
    <w:p w14:paraId="69D5807E" w14:textId="77777777" w:rsidR="003C4C3D" w:rsidRPr="003C4C3D" w:rsidRDefault="003C4C3D" w:rsidP="003C4C3D">
      <w:pPr>
        <w:pStyle w:val="EndNoteBibliography"/>
        <w:rPr>
          <w:noProof/>
        </w:rPr>
      </w:pPr>
      <w:r w:rsidRPr="003C4C3D">
        <w:rPr>
          <w:noProof/>
        </w:rPr>
        <w:t>4.</w:t>
      </w:r>
      <w:r w:rsidRPr="003C4C3D">
        <w:rPr>
          <w:noProof/>
        </w:rPr>
        <w:tab/>
        <w:t>Brown JK-W, Esme; Baker, Carl; Barber, Sarah Coronavirus: A history of English lockdown laws. House of Commons Library2021.</w:t>
      </w:r>
    </w:p>
    <w:p w14:paraId="5D03FAB5" w14:textId="77777777" w:rsidR="003C4C3D" w:rsidRPr="003C4C3D" w:rsidRDefault="003C4C3D" w:rsidP="003C4C3D">
      <w:pPr>
        <w:pStyle w:val="EndNoteBibliography"/>
        <w:rPr>
          <w:noProof/>
        </w:rPr>
      </w:pPr>
      <w:r w:rsidRPr="003C4C3D">
        <w:rPr>
          <w:noProof/>
        </w:rPr>
        <w:t>5.</w:t>
      </w:r>
      <w:r w:rsidRPr="003C4C3D">
        <w:rPr>
          <w:noProof/>
        </w:rPr>
        <w:tab/>
        <w:t>Davies NG, Abbott S, Barnard RC, Jarvis CI, Kucharski AJ, Munday JD, et al. Estimated transmissibility and impact of SARS-CoV-2 lineage B. 1.1. 7 in England. Science. 2021;372(6538):eabg3055.</w:t>
      </w:r>
    </w:p>
    <w:p w14:paraId="5999F2EB" w14:textId="77777777" w:rsidR="003C4C3D" w:rsidRPr="003C4C3D" w:rsidRDefault="003C4C3D" w:rsidP="003C4C3D">
      <w:pPr>
        <w:pStyle w:val="EndNoteBibliography"/>
        <w:rPr>
          <w:noProof/>
        </w:rPr>
      </w:pPr>
      <w:r w:rsidRPr="003C4C3D">
        <w:rPr>
          <w:noProof/>
        </w:rPr>
        <w:t>6.</w:t>
      </w:r>
      <w:r w:rsidRPr="003C4C3D">
        <w:rPr>
          <w:noProof/>
        </w:rPr>
        <w:tab/>
        <w:t>Knock ES, Whittles LK, Lees JA, Perez-Guzman PN, Verity R, FitzJohn RG, et al. Key epidemiological drivers and impact of interventions in the 2020 SARS-CoV-2 epidemic in England. Science Translational Medicine. 2021;13(602):eabg4262.</w:t>
      </w:r>
    </w:p>
    <w:p w14:paraId="311BD5AA" w14:textId="77777777" w:rsidR="003C4C3D" w:rsidRPr="003C4C3D" w:rsidRDefault="003C4C3D" w:rsidP="003C4C3D">
      <w:pPr>
        <w:pStyle w:val="EndNoteBibliography"/>
        <w:rPr>
          <w:noProof/>
        </w:rPr>
      </w:pPr>
      <w:r w:rsidRPr="003C4C3D">
        <w:rPr>
          <w:noProof/>
        </w:rPr>
        <w:t>7.</w:t>
      </w:r>
      <w:r w:rsidRPr="003C4C3D">
        <w:rPr>
          <w:noProof/>
        </w:rPr>
        <w:tab/>
        <w:t>Nash K, Lai J, Sandhu K, Chandan JS, Shantikumar S, Ogunlayi F, et al. Impact of national COVID-19 restrictions on incidence of notifiable communicable diseases in England: an interrupted time series analysis. BMC Public Health. 2022;22(1):2318.</w:t>
      </w:r>
    </w:p>
    <w:p w14:paraId="46EB1055" w14:textId="77777777" w:rsidR="003C4C3D" w:rsidRPr="003C4C3D" w:rsidRDefault="003C4C3D" w:rsidP="003C4C3D">
      <w:pPr>
        <w:pStyle w:val="EndNoteBibliography"/>
        <w:rPr>
          <w:noProof/>
        </w:rPr>
      </w:pPr>
      <w:r w:rsidRPr="003C4C3D">
        <w:rPr>
          <w:noProof/>
        </w:rPr>
        <w:t>8.</w:t>
      </w:r>
      <w:r w:rsidRPr="003C4C3D">
        <w:rPr>
          <w:noProof/>
        </w:rPr>
        <w:tab/>
        <w:t>Weiser JN, Ferreira DM, Paton JC. Streptococcus pneumoniae: transmission, colonization and invasion. Nature Reviews Microbiology. 2018;16(6):355-67.</w:t>
      </w:r>
    </w:p>
    <w:p w14:paraId="08CEB9EF" w14:textId="77777777" w:rsidR="003C4C3D" w:rsidRPr="003C4C3D" w:rsidRDefault="003C4C3D" w:rsidP="003C4C3D">
      <w:pPr>
        <w:pStyle w:val="EndNoteBibliography"/>
        <w:rPr>
          <w:noProof/>
        </w:rPr>
      </w:pPr>
      <w:r w:rsidRPr="003C4C3D">
        <w:rPr>
          <w:noProof/>
        </w:rPr>
        <w:t>9.</w:t>
      </w:r>
      <w:r w:rsidRPr="003C4C3D">
        <w:rPr>
          <w:noProof/>
        </w:rPr>
        <w:tab/>
        <w:t>Brueggemann AB, Jansen van Rensburg MJ, Shaw D, McCarthy ND, Jolley KA, Maiden MCJ, et al. Changes in the incidence of invasive disease due to &lt;em&gt;Streptococcus pneumoniae, Haemophilus influenzae&lt;/em&gt;, and &lt;em&gt;Neisseria meningitidis&lt;/em&gt; during the COVID-19 pandemic in 26 countries and territories in the Invasive Respiratory Infection Surveillance Initiative: a prospective analysis of surveillance data. The Lancet Digital Health. 2021;3(6):e360-e70.</w:t>
      </w:r>
    </w:p>
    <w:p w14:paraId="28D3D5D4" w14:textId="77777777" w:rsidR="003C4C3D" w:rsidRPr="003C4C3D" w:rsidRDefault="003C4C3D" w:rsidP="003C4C3D">
      <w:pPr>
        <w:pStyle w:val="EndNoteBibliography"/>
        <w:rPr>
          <w:noProof/>
        </w:rPr>
      </w:pPr>
      <w:r w:rsidRPr="003C4C3D">
        <w:rPr>
          <w:noProof/>
        </w:rPr>
        <w:t>10.</w:t>
      </w:r>
      <w:r w:rsidRPr="003C4C3D">
        <w:rPr>
          <w:noProof/>
        </w:rPr>
        <w:tab/>
        <w:t>Amin-Chowdhury Z, Aiano F, Mensah A, Sheppard CL, Litt D, Fry NK, et al. Impact of the Coronavirus Disease 2019 (COVID-19) Pandemic on Invasive Pneumococcal Disease and Risk of Pneumococcal Coinfection With Severe Acute Respiratory Syndrome Coronavirus 2 (SARS-CoV-2): Prospective National Cohort Study, England. Clin Infect Dis. 2021;72(5):e65-e75.</w:t>
      </w:r>
    </w:p>
    <w:p w14:paraId="0446CB13" w14:textId="77777777" w:rsidR="003C4C3D" w:rsidRPr="003C4C3D" w:rsidRDefault="003C4C3D" w:rsidP="003C4C3D">
      <w:pPr>
        <w:pStyle w:val="EndNoteBibliography"/>
        <w:rPr>
          <w:noProof/>
        </w:rPr>
      </w:pPr>
      <w:r w:rsidRPr="003C4C3D">
        <w:rPr>
          <w:noProof/>
        </w:rPr>
        <w:t>11.</w:t>
      </w:r>
      <w:r w:rsidRPr="003C4C3D">
        <w:rPr>
          <w:noProof/>
        </w:rPr>
        <w:tab/>
        <w:t>Nation ML, Manna S, Tran HP, Nguyen CD, Vy LTT, Uyen DY, et al. Impact of COVID-19 Nonpharmaceutical Interventions on Pneumococcal Carriage Prevalence and Density in Vietnam. Microbiol Spectr. 2023;11(1):e0361522.</w:t>
      </w:r>
    </w:p>
    <w:p w14:paraId="50B8F409" w14:textId="77777777" w:rsidR="003C4C3D" w:rsidRPr="003C4C3D" w:rsidRDefault="003C4C3D" w:rsidP="003C4C3D">
      <w:pPr>
        <w:pStyle w:val="EndNoteBibliography"/>
        <w:rPr>
          <w:noProof/>
        </w:rPr>
      </w:pPr>
      <w:r w:rsidRPr="003C4C3D">
        <w:rPr>
          <w:noProof/>
        </w:rPr>
        <w:t>12.</w:t>
      </w:r>
      <w:r w:rsidRPr="003C4C3D">
        <w:rPr>
          <w:noProof/>
        </w:rPr>
        <w:tab/>
        <w:t>Willen L, Ekinci E, Cuypers L, Theeten H, Desmet S. Infant Pneumococcal Carriage in Belgium Not Affected by COVID-19 Containment Measures. Frontiers in Cellular and Infection Microbiology. 2022;11.</w:t>
      </w:r>
    </w:p>
    <w:p w14:paraId="7FD4EF59" w14:textId="77777777" w:rsidR="003C4C3D" w:rsidRPr="003C4C3D" w:rsidRDefault="003C4C3D" w:rsidP="003C4C3D">
      <w:pPr>
        <w:pStyle w:val="EndNoteBibliography"/>
        <w:rPr>
          <w:noProof/>
        </w:rPr>
      </w:pPr>
      <w:r w:rsidRPr="003C4C3D">
        <w:rPr>
          <w:noProof/>
        </w:rPr>
        <w:t>13.</w:t>
      </w:r>
      <w:r w:rsidRPr="003C4C3D">
        <w:rPr>
          <w:noProof/>
        </w:rPr>
        <w:tab/>
        <w:t>Rybak A, Levy C, Ouldali N, Bonacorsi S, Béchet S, Delobbe JF, et al. Dynamics of Antibiotic Resistance of Streptococcus pneumoniae in France: A Pediatric Prospective Nasopharyngeal Carriage Study from 2001 to 2022. Antibiotics (Basel). 2023;12(6).</w:t>
      </w:r>
    </w:p>
    <w:p w14:paraId="4CF343CF" w14:textId="77777777" w:rsidR="003C4C3D" w:rsidRPr="003C4C3D" w:rsidRDefault="003C4C3D" w:rsidP="003C4C3D">
      <w:pPr>
        <w:pStyle w:val="EndNoteBibliography"/>
        <w:rPr>
          <w:noProof/>
        </w:rPr>
      </w:pPr>
      <w:r w:rsidRPr="003C4C3D">
        <w:rPr>
          <w:noProof/>
        </w:rPr>
        <w:t>14.</w:t>
      </w:r>
      <w:r w:rsidRPr="003C4C3D">
        <w:rPr>
          <w:noProof/>
        </w:rPr>
        <w:tab/>
        <w:t>Danino D, Ben-Shimol S, Van der Beek BA, Givon-Lavi N, Avni YS, Greenberg D, et al. Decline in pneumococcal disease in young children during the coronavirus disease 2019 (COVID-19) pandemic in Israel associated with suppression of seasonal respiratory viruses, despite persistent pneumococcal carriage: a prospective cohort study. Clinical Infectious Diseases. 2022;75(1):e1154-e64.</w:t>
      </w:r>
    </w:p>
    <w:p w14:paraId="41EE2AA7" w14:textId="77777777" w:rsidR="003C4C3D" w:rsidRPr="003C4C3D" w:rsidRDefault="003C4C3D" w:rsidP="003C4C3D">
      <w:pPr>
        <w:pStyle w:val="EndNoteBibliography"/>
        <w:rPr>
          <w:noProof/>
        </w:rPr>
      </w:pPr>
      <w:r w:rsidRPr="003C4C3D">
        <w:rPr>
          <w:noProof/>
        </w:rPr>
        <w:t>15.</w:t>
      </w:r>
      <w:r w:rsidRPr="003C4C3D">
        <w:rPr>
          <w:noProof/>
        </w:rPr>
        <w:tab/>
        <w:t>Gladstone RA, Jefferies JM, Tocheva AS, Beard KR, Garley D, Chong WW, et al. Five winters of pneumococcal serotype replacement in UK carriage following PCV introduction. Vaccine. 2015;33(17):2015-21.</w:t>
      </w:r>
    </w:p>
    <w:p w14:paraId="06E71E1C" w14:textId="77777777" w:rsidR="003C4C3D" w:rsidRPr="003C4C3D" w:rsidRDefault="003C4C3D" w:rsidP="003C4C3D">
      <w:pPr>
        <w:pStyle w:val="EndNoteBibliography"/>
        <w:rPr>
          <w:noProof/>
        </w:rPr>
      </w:pPr>
      <w:r w:rsidRPr="003C4C3D">
        <w:rPr>
          <w:noProof/>
        </w:rPr>
        <w:t>16.</w:t>
      </w:r>
      <w:r w:rsidRPr="003C4C3D">
        <w:rPr>
          <w:noProof/>
        </w:rPr>
        <w:tab/>
        <w:t>Devine VT, Cleary DW, Jefferies JMC, Anderson R, Morris DE, Tuck AC, et al. The rise and fall of pneumococcal serotypes carried in the PCV era. Vaccine. 2017;35(9):1293-8.</w:t>
      </w:r>
    </w:p>
    <w:p w14:paraId="47E2FDEC" w14:textId="77777777" w:rsidR="003C4C3D" w:rsidRPr="003C4C3D" w:rsidRDefault="003C4C3D" w:rsidP="003C4C3D">
      <w:pPr>
        <w:pStyle w:val="EndNoteBibliography"/>
        <w:rPr>
          <w:noProof/>
        </w:rPr>
      </w:pPr>
      <w:r w:rsidRPr="003C4C3D">
        <w:rPr>
          <w:noProof/>
        </w:rPr>
        <w:t>17.</w:t>
      </w:r>
      <w:r w:rsidRPr="003C4C3D">
        <w:rPr>
          <w:noProof/>
        </w:rPr>
        <w:tab/>
        <w:t>Cleary DW, Jones J, Gladstone RA, Osman KL, Devine VT, Jefferies JM, et al. Changes in serotype prevalence of Streptococcus pneumoniae in Southampton, UK between 2006 and 2018. Scientific Reports. 2022;12(1):13332.</w:t>
      </w:r>
    </w:p>
    <w:p w14:paraId="4BB60ED7" w14:textId="77777777" w:rsidR="003C4C3D" w:rsidRPr="003C4C3D" w:rsidRDefault="003C4C3D" w:rsidP="003C4C3D">
      <w:pPr>
        <w:pStyle w:val="EndNoteBibliography"/>
        <w:rPr>
          <w:noProof/>
        </w:rPr>
      </w:pPr>
      <w:r w:rsidRPr="003C4C3D">
        <w:rPr>
          <w:noProof/>
        </w:rPr>
        <w:t>18.</w:t>
      </w:r>
      <w:r w:rsidRPr="003C4C3D">
        <w:rPr>
          <w:noProof/>
        </w:rPr>
        <w:tab/>
        <w:t>Cleary DW, Devine VT, Morris DE, Osman KL, Gladstone RA, Bentley SD, et al. Pneumococcal vaccine impacts on the population genomics of non-typeable Haemophilus influenzae. Microb Genom. 2018;4(9).</w:t>
      </w:r>
    </w:p>
    <w:p w14:paraId="1E057C94" w14:textId="77777777" w:rsidR="003C4C3D" w:rsidRPr="003C4C3D" w:rsidRDefault="003C4C3D" w:rsidP="003C4C3D">
      <w:pPr>
        <w:pStyle w:val="EndNoteBibliography"/>
        <w:rPr>
          <w:noProof/>
        </w:rPr>
      </w:pPr>
      <w:r w:rsidRPr="003C4C3D">
        <w:rPr>
          <w:noProof/>
        </w:rPr>
        <w:t>19.</w:t>
      </w:r>
      <w:r w:rsidRPr="003C4C3D">
        <w:rPr>
          <w:noProof/>
        </w:rPr>
        <w:tab/>
        <w:t>Kapatai G, Sheppard CL, Al-Shahib A, Litt DJ, Underwood AP, Harrison TG, et al. Whole genome sequencing of Streptococcus pneumoniae: development, evaluation and verification of targets for serogroup and serotype prediction using an automated pipeline. PeerJ. 2016;4:e2477.</w:t>
      </w:r>
    </w:p>
    <w:p w14:paraId="6019A8D6" w14:textId="56EFC1DF" w:rsidR="003C4C3D" w:rsidRPr="003C4C3D" w:rsidRDefault="003C4C3D" w:rsidP="003C4C3D">
      <w:pPr>
        <w:pStyle w:val="EndNoteBibliography"/>
        <w:rPr>
          <w:noProof/>
        </w:rPr>
      </w:pPr>
      <w:r w:rsidRPr="003C4C3D">
        <w:rPr>
          <w:noProof/>
        </w:rPr>
        <w:t>20.</w:t>
      </w:r>
      <w:r w:rsidRPr="003C4C3D">
        <w:rPr>
          <w:noProof/>
        </w:rPr>
        <w:tab/>
        <w:t xml:space="preserve">R Core Team. R: A language and environment for statistical computing.  [Available from: </w:t>
      </w:r>
      <w:hyperlink r:id="rId12" w:history="1">
        <w:r w:rsidRPr="003C4C3D">
          <w:rPr>
            <w:rStyle w:val="Hyperlink"/>
            <w:noProof/>
          </w:rPr>
          <w:t>https://www.R-project.org/</w:t>
        </w:r>
      </w:hyperlink>
      <w:r w:rsidRPr="003C4C3D">
        <w:rPr>
          <w:noProof/>
        </w:rPr>
        <w:t>.</w:t>
      </w:r>
    </w:p>
    <w:p w14:paraId="62AE8ADC" w14:textId="77777777" w:rsidR="003C4C3D" w:rsidRPr="003C4C3D" w:rsidRDefault="003C4C3D" w:rsidP="003C4C3D">
      <w:pPr>
        <w:pStyle w:val="EndNoteBibliography"/>
        <w:rPr>
          <w:noProof/>
        </w:rPr>
      </w:pPr>
      <w:r w:rsidRPr="003C4C3D">
        <w:rPr>
          <w:noProof/>
        </w:rPr>
        <w:t>21.</w:t>
      </w:r>
      <w:r w:rsidRPr="003C4C3D">
        <w:rPr>
          <w:noProof/>
        </w:rPr>
        <w:tab/>
        <w:t>Wickham H. ggplot2: Elegant Graphics for Data Analysis: Springer-Verlag New York; 2016.</w:t>
      </w:r>
    </w:p>
    <w:p w14:paraId="16EC188E" w14:textId="77777777" w:rsidR="003C4C3D" w:rsidRPr="003C4C3D" w:rsidRDefault="003C4C3D" w:rsidP="003C4C3D">
      <w:pPr>
        <w:pStyle w:val="EndNoteBibliography"/>
        <w:rPr>
          <w:noProof/>
        </w:rPr>
      </w:pPr>
      <w:r w:rsidRPr="003C4C3D">
        <w:rPr>
          <w:noProof/>
        </w:rPr>
        <w:t>22.</w:t>
      </w:r>
      <w:r w:rsidRPr="003C4C3D">
        <w:rPr>
          <w:noProof/>
        </w:rPr>
        <w:tab/>
        <w:t>Oksanen J, Blanchet F, Kindt R, Legendre P, O’Hara R. Vegan: Community ecology package. R Packag. 2.3-3. 2016.</w:t>
      </w:r>
    </w:p>
    <w:p w14:paraId="7632242F" w14:textId="77777777" w:rsidR="003C4C3D" w:rsidRPr="003C4C3D" w:rsidRDefault="003C4C3D" w:rsidP="003C4C3D">
      <w:pPr>
        <w:pStyle w:val="EndNoteBibliography"/>
        <w:rPr>
          <w:noProof/>
        </w:rPr>
      </w:pPr>
      <w:r w:rsidRPr="003C4C3D">
        <w:rPr>
          <w:noProof/>
        </w:rPr>
        <w:t>23.</w:t>
      </w:r>
      <w:r w:rsidRPr="003C4C3D">
        <w:rPr>
          <w:noProof/>
        </w:rPr>
        <w:tab/>
        <w:t>Chien YW, Vidal JE, Grijalva CG, Bozio C, Edwards KM, Williams JV, et al. Density interactions among Streptococcus pneumoniae, Haemophilus influenzae and Staphylococcus aureus in the nasopharynx of young Peruvian children. Pediatr Infect Dis J. 2013;32(1):72-7.</w:t>
      </w:r>
    </w:p>
    <w:p w14:paraId="3D4007D7" w14:textId="77777777" w:rsidR="003C4C3D" w:rsidRPr="003C4C3D" w:rsidRDefault="003C4C3D" w:rsidP="003C4C3D">
      <w:pPr>
        <w:pStyle w:val="EndNoteBibliography"/>
        <w:rPr>
          <w:noProof/>
        </w:rPr>
      </w:pPr>
      <w:r w:rsidRPr="003C4C3D">
        <w:rPr>
          <w:noProof/>
        </w:rPr>
        <w:t>24.</w:t>
      </w:r>
      <w:r w:rsidRPr="003C4C3D">
        <w:rPr>
          <w:noProof/>
        </w:rPr>
        <w:tab/>
        <w:t>Liu Y, Morgenstern C, Kelly J, Lowe R, Munday J, Villabona-Arenas CJ, et al. The impact of non-pharmaceutical interventions on SARS-CoV-2 transmission across 130 countries and territories. BMC Medicine. 2021;19(1):40.</w:t>
      </w:r>
    </w:p>
    <w:p w14:paraId="4041895C" w14:textId="77777777" w:rsidR="003C4C3D" w:rsidRPr="003C4C3D" w:rsidRDefault="003C4C3D" w:rsidP="003C4C3D">
      <w:pPr>
        <w:pStyle w:val="EndNoteBibliography"/>
        <w:rPr>
          <w:noProof/>
        </w:rPr>
      </w:pPr>
      <w:r w:rsidRPr="003C4C3D">
        <w:rPr>
          <w:noProof/>
        </w:rPr>
        <w:t>25.</w:t>
      </w:r>
      <w:r w:rsidRPr="003C4C3D">
        <w:rPr>
          <w:noProof/>
        </w:rPr>
        <w:tab/>
        <w:t>Kaur R, Schulz S, Fuji N, Pichichero M. COVID-19 Pandemic Impact on Respiratory Infectious Diseases in Primary Care Practice in Children. Frontiers in Pediatrics. 2021;9.</w:t>
      </w:r>
    </w:p>
    <w:p w14:paraId="1C2DCDDC" w14:textId="77777777" w:rsidR="003C4C3D" w:rsidRPr="003C4C3D" w:rsidRDefault="003C4C3D" w:rsidP="003C4C3D">
      <w:pPr>
        <w:pStyle w:val="EndNoteBibliography"/>
        <w:rPr>
          <w:noProof/>
        </w:rPr>
      </w:pPr>
      <w:r w:rsidRPr="003C4C3D">
        <w:rPr>
          <w:noProof/>
        </w:rPr>
        <w:t>26.</w:t>
      </w:r>
      <w:r w:rsidRPr="003C4C3D">
        <w:rPr>
          <w:noProof/>
        </w:rPr>
        <w:tab/>
        <w:t>Olwagen CP, Downs SL, Izu A, Tharasimbi L, Van Der Merwe L, Nunes MC, et al. Bacterial nasopharyngeal colonisation in children in South Africa before and during the COVID-19 pandemic: an observational study. The Lancet Microbe. 2024;5(1):e34-e42.</w:t>
      </w:r>
    </w:p>
    <w:p w14:paraId="6A075EAD" w14:textId="77777777" w:rsidR="003C4C3D" w:rsidRPr="003C4C3D" w:rsidRDefault="003C4C3D" w:rsidP="003C4C3D">
      <w:pPr>
        <w:pStyle w:val="EndNoteBibliography"/>
        <w:rPr>
          <w:noProof/>
        </w:rPr>
      </w:pPr>
      <w:r w:rsidRPr="003C4C3D">
        <w:rPr>
          <w:noProof/>
        </w:rPr>
        <w:t>27.</w:t>
      </w:r>
      <w:r w:rsidRPr="003C4C3D">
        <w:rPr>
          <w:noProof/>
        </w:rPr>
        <w:tab/>
        <w:t>Schumacher SK, Marchant CD, Loughlin AM, Bouchet V, Stevenson A, Pelton SI. Prevalence and genetic diversity of nontypeable haemophilus influenzae in the respiratory tract of infants and primary caregivers. Pediatr Infect Dis J. 2012;31(2):145-9.</w:t>
      </w:r>
    </w:p>
    <w:p w14:paraId="0DE9756E" w14:textId="77777777" w:rsidR="003C4C3D" w:rsidRPr="003C4C3D" w:rsidRDefault="003C4C3D" w:rsidP="003C4C3D">
      <w:pPr>
        <w:pStyle w:val="EndNoteBibliography"/>
        <w:rPr>
          <w:noProof/>
        </w:rPr>
      </w:pPr>
      <w:r w:rsidRPr="003C4C3D">
        <w:rPr>
          <w:noProof/>
        </w:rPr>
        <w:t>28.</w:t>
      </w:r>
      <w:r w:rsidRPr="003C4C3D">
        <w:rPr>
          <w:noProof/>
        </w:rPr>
        <w:tab/>
        <w:t>Immunisation and vaccine-preventable diseases quarterly report. Public Health Scotland; 2023.</w:t>
      </w:r>
    </w:p>
    <w:p w14:paraId="6044AC63" w14:textId="77777777" w:rsidR="003C4C3D" w:rsidRPr="003C4C3D" w:rsidRDefault="003C4C3D" w:rsidP="003C4C3D">
      <w:pPr>
        <w:pStyle w:val="EndNoteBibliography"/>
        <w:rPr>
          <w:noProof/>
        </w:rPr>
      </w:pPr>
      <w:r w:rsidRPr="003C4C3D">
        <w:rPr>
          <w:noProof/>
        </w:rPr>
        <w:t>29.</w:t>
      </w:r>
      <w:r w:rsidRPr="003C4C3D">
        <w:rPr>
          <w:noProof/>
        </w:rPr>
        <w:tab/>
        <w:t>Laboratory reports of Haemophilus influenzae by age group and serotype, England: annual 2022 (and 2021) UKHSA.</w:t>
      </w:r>
    </w:p>
    <w:p w14:paraId="7BD43876" w14:textId="77777777" w:rsidR="003C4C3D" w:rsidRPr="003C4C3D" w:rsidRDefault="003C4C3D" w:rsidP="003C4C3D">
      <w:pPr>
        <w:pStyle w:val="EndNoteBibliography"/>
        <w:rPr>
          <w:noProof/>
        </w:rPr>
      </w:pPr>
      <w:r w:rsidRPr="003C4C3D">
        <w:rPr>
          <w:noProof/>
        </w:rPr>
        <w:t>30.</w:t>
      </w:r>
      <w:r w:rsidRPr="003C4C3D">
        <w:rPr>
          <w:noProof/>
        </w:rPr>
        <w:tab/>
        <w:t>Deghmane A-E, Taha M-K. Changes in Invasive Neisseria meningitidis and Haemophilus influenzae Infections in France during the COVID-19 Pandemic. Microorganisms. 2022;10(5):907.</w:t>
      </w:r>
    </w:p>
    <w:p w14:paraId="3063C384" w14:textId="77777777" w:rsidR="003C4C3D" w:rsidRPr="003C4C3D" w:rsidRDefault="003C4C3D" w:rsidP="003C4C3D">
      <w:pPr>
        <w:pStyle w:val="EndNoteBibliography"/>
        <w:rPr>
          <w:noProof/>
        </w:rPr>
      </w:pPr>
      <w:r w:rsidRPr="003C4C3D">
        <w:rPr>
          <w:noProof/>
        </w:rPr>
        <w:t>31.</w:t>
      </w:r>
      <w:r w:rsidRPr="003C4C3D">
        <w:rPr>
          <w:noProof/>
        </w:rPr>
        <w:tab/>
        <w:t>Zhou J, Zhao P, Nie M, Gao K, Yang J, Sun J. Changes of Haemophilus influenzae infection in children before and after the COVID-19 pandemic, Henan, China. J Infect. 2023;86(1):66-117.</w:t>
      </w:r>
    </w:p>
    <w:p w14:paraId="4816904E" w14:textId="77777777" w:rsidR="003C4C3D" w:rsidRPr="003C4C3D" w:rsidRDefault="003C4C3D" w:rsidP="003C4C3D">
      <w:pPr>
        <w:pStyle w:val="EndNoteBibliography"/>
        <w:rPr>
          <w:noProof/>
        </w:rPr>
      </w:pPr>
      <w:r w:rsidRPr="003C4C3D">
        <w:rPr>
          <w:noProof/>
        </w:rPr>
        <w:t>32.</w:t>
      </w:r>
      <w:r w:rsidRPr="003C4C3D">
        <w:rPr>
          <w:noProof/>
        </w:rPr>
        <w:tab/>
        <w:t>Peerbooms PGH, Engelen MN, Stokman DAJ, Benthem BHBv, Weert M-Lv, Bruisten SM, et al. Nasopharyngeal Carriage of Potential Bacterial Pathogens Related to Day Care Attendance, with Special Reference to the Molecular Epidemiology of &lt;i&gt;Haemophilus influenzae&lt;/i&gt;. Journal of Clinical Microbiology. 2002;40(8):2832-6.</w:t>
      </w:r>
    </w:p>
    <w:p w14:paraId="6423A00E" w14:textId="77777777" w:rsidR="003C4C3D" w:rsidRPr="003C4C3D" w:rsidRDefault="003C4C3D" w:rsidP="003C4C3D">
      <w:pPr>
        <w:pStyle w:val="EndNoteBibliography"/>
        <w:rPr>
          <w:noProof/>
        </w:rPr>
      </w:pPr>
      <w:r w:rsidRPr="003C4C3D">
        <w:rPr>
          <w:noProof/>
        </w:rPr>
        <w:t>33.</w:t>
      </w:r>
      <w:r w:rsidRPr="003C4C3D">
        <w:rPr>
          <w:noProof/>
        </w:rPr>
        <w:tab/>
        <w:t>Dube FS, Ramjith J, Gardner-Lubbe S, Nduru P, Robberts FJL, Wolter N, et al. Longitudinal characterization of nasopharyngeal colonization with Streptococcus pneumoniae in a South African birth cohort post 13-valent pneumococcal conjugate vaccine implementation. Scientific Reports. 2018;8(1):12497.</w:t>
      </w:r>
    </w:p>
    <w:p w14:paraId="63DA5D38" w14:textId="77777777" w:rsidR="003C4C3D" w:rsidRPr="003C4C3D" w:rsidRDefault="003C4C3D" w:rsidP="003C4C3D">
      <w:pPr>
        <w:pStyle w:val="EndNoteBibliography"/>
        <w:rPr>
          <w:noProof/>
        </w:rPr>
      </w:pPr>
      <w:r w:rsidRPr="003C4C3D">
        <w:rPr>
          <w:noProof/>
        </w:rPr>
        <w:t>34.</w:t>
      </w:r>
      <w:r w:rsidRPr="003C4C3D">
        <w:rPr>
          <w:noProof/>
        </w:rPr>
        <w:tab/>
        <w:t>Faden H, Harabuchi Y, Hong JJ, Tonawanda/Williamsville P. Epidemiology of Moraxella catarrhalis in Children during the First 2 Years of Life: Relationship to Otitis Media. The Journal of Infectious Diseases. 1994;169(6):1312-7.</w:t>
      </w:r>
    </w:p>
    <w:p w14:paraId="4D490296" w14:textId="7868B450" w:rsidR="00F55D32" w:rsidRDefault="005135CA" w:rsidP="00640E16">
      <w:pPr>
        <w:spacing w:line="360" w:lineRule="auto"/>
      </w:pPr>
      <w:r>
        <w:fldChar w:fldCharType="end"/>
      </w:r>
    </w:p>
    <w:p w14:paraId="04D81EEE" w14:textId="77777777" w:rsidR="008347E1" w:rsidRDefault="008347E1">
      <w:r>
        <w:br w:type="page"/>
      </w:r>
    </w:p>
    <w:p w14:paraId="07D02847" w14:textId="78F325F6" w:rsidR="008347E1" w:rsidRDefault="008347E1" w:rsidP="008347E1">
      <w:pPr>
        <w:spacing w:line="480" w:lineRule="auto"/>
      </w:pPr>
      <w:r>
        <w:t>Table Legends</w:t>
      </w:r>
    </w:p>
    <w:p w14:paraId="3C02FC12" w14:textId="77777777" w:rsidR="006C489E" w:rsidRDefault="006C489E" w:rsidP="008347E1">
      <w:pPr>
        <w:spacing w:line="480" w:lineRule="auto"/>
      </w:pPr>
    </w:p>
    <w:p w14:paraId="3FC55EAB" w14:textId="585238FD" w:rsidR="008347E1" w:rsidRDefault="008347E1" w:rsidP="008347E1">
      <w:pPr>
        <w:spacing w:line="480" w:lineRule="auto"/>
      </w:pPr>
      <w:r>
        <w:t>Table 1</w:t>
      </w:r>
      <w:r w:rsidR="00B834C3">
        <w:t>.</w:t>
      </w:r>
      <w:r>
        <w:t xml:space="preserve"> </w:t>
      </w:r>
      <w:r w:rsidR="00BB573F">
        <w:t>N</w:t>
      </w:r>
      <w:r w:rsidR="008A5FB2">
        <w:t>umber of children recruited</w:t>
      </w:r>
      <w:r w:rsidR="00DC0723">
        <w:t xml:space="preserve"> </w:t>
      </w:r>
      <w:r w:rsidR="00122A42">
        <w:t xml:space="preserve">each year </w:t>
      </w:r>
      <w:r w:rsidR="00DC0723">
        <w:t xml:space="preserve">(2017/18 to 2022/23) </w:t>
      </w:r>
      <w:r w:rsidR="003E749E">
        <w:t>at</w:t>
      </w:r>
      <w:r w:rsidR="00122A42">
        <w:t xml:space="preserve"> </w:t>
      </w:r>
      <w:r w:rsidR="003E749E">
        <w:t xml:space="preserve">each </w:t>
      </w:r>
      <w:r w:rsidR="00122A42">
        <w:t>site</w:t>
      </w:r>
      <w:r w:rsidR="006B1896">
        <w:t xml:space="preserve"> (Site 1 – </w:t>
      </w:r>
      <w:r w:rsidR="00ED68FB">
        <w:t>h</w:t>
      </w:r>
      <w:r w:rsidR="006B1896">
        <w:t>ospital, Site 2 – community clinics)</w:t>
      </w:r>
      <w:r w:rsidR="008A5FB2">
        <w:t>,</w:t>
      </w:r>
      <w:r w:rsidR="00122A42">
        <w:t xml:space="preserve"> showing age</w:t>
      </w:r>
      <w:r w:rsidR="00DC0723">
        <w:t xml:space="preserve"> </w:t>
      </w:r>
      <w:r w:rsidR="003E749E">
        <w:t>(minimum, maximum, mean and standard deviation)</w:t>
      </w:r>
      <w:r w:rsidR="00DC0723">
        <w:t>, gender</w:t>
      </w:r>
      <w:r w:rsidR="008A5FB2">
        <w:t xml:space="preserve">, </w:t>
      </w:r>
      <w:r w:rsidR="00DC0723">
        <w:t xml:space="preserve">and </w:t>
      </w:r>
      <w:r w:rsidR="008A5FB2">
        <w:t xml:space="preserve">carriage of </w:t>
      </w:r>
      <w:r w:rsidR="008A5FB2" w:rsidRPr="008A5FB2">
        <w:rPr>
          <w:i/>
          <w:iCs/>
        </w:rPr>
        <w:t>Streptococcus pneumoniae</w:t>
      </w:r>
      <w:r w:rsidR="008A5FB2">
        <w:t xml:space="preserve">. </w:t>
      </w:r>
    </w:p>
    <w:p w14:paraId="6076591D" w14:textId="77777777" w:rsidR="008347E1" w:rsidRDefault="008347E1" w:rsidP="008347E1">
      <w:pPr>
        <w:spacing w:line="480" w:lineRule="auto"/>
      </w:pPr>
    </w:p>
    <w:p w14:paraId="05577602" w14:textId="70BD9F8F" w:rsidR="000B48C2" w:rsidRDefault="000B48C2" w:rsidP="000B48C2">
      <w:pPr>
        <w:spacing w:line="480" w:lineRule="auto"/>
      </w:pPr>
      <w:r>
        <w:t xml:space="preserve">Table 2. Odds ratio for pneumococcal carriage by recruitment site </w:t>
      </w:r>
      <w:r w:rsidR="00502235">
        <w:t xml:space="preserve">(Site 1 – hospital, Site 2 – community clinics) </w:t>
      </w:r>
      <w:r>
        <w:t>using univariable and multivariable binary logistic regression.  The dependent variable was carriage, with explanatory variables being age group, recent household SARS</w:t>
      </w:r>
      <w:r w:rsidR="00A44785">
        <w:t>-</w:t>
      </w:r>
      <w:r>
        <w:t>CoV2 infection and NPI</w:t>
      </w:r>
      <w:r w:rsidR="008B4596">
        <w:t>s</w:t>
      </w:r>
      <w:r>
        <w:t xml:space="preserve"> period. Significant results are shown in bold. * denotes an infinite OR value given few data points for that group.</w:t>
      </w:r>
    </w:p>
    <w:p w14:paraId="237AD131" w14:textId="77777777" w:rsidR="000B48C2" w:rsidRDefault="000B48C2" w:rsidP="008347E1">
      <w:pPr>
        <w:spacing w:line="480" w:lineRule="auto"/>
      </w:pPr>
    </w:p>
    <w:p w14:paraId="75399BB7" w14:textId="2BD0678E" w:rsidR="000B48C2" w:rsidRDefault="000B48C2" w:rsidP="008347E1">
      <w:pPr>
        <w:spacing w:line="480" w:lineRule="auto"/>
      </w:pPr>
      <w:r>
        <w:t>Table 3.</w:t>
      </w:r>
      <w:r w:rsidRPr="000B48C2">
        <w:t xml:space="preserve"> </w:t>
      </w:r>
      <w:r>
        <w:t xml:space="preserve">Odds ratio for carriage of </w:t>
      </w:r>
      <w:r w:rsidRPr="000B48C2">
        <w:rPr>
          <w:i/>
          <w:iCs/>
        </w:rPr>
        <w:t>H. influenzae</w:t>
      </w:r>
      <w:r>
        <w:t xml:space="preserve"> by recruitment site </w:t>
      </w:r>
      <w:r w:rsidR="00502235">
        <w:t xml:space="preserve">(Site 1 – hospital, Site 2 – community clinics) </w:t>
      </w:r>
      <w:r>
        <w:t>using univariable and multivariable binary logistic regression.  The dependent variable was carriage, with explanatory variables being age group, recent household SARS</w:t>
      </w:r>
      <w:r w:rsidR="00A44785">
        <w:t>-</w:t>
      </w:r>
      <w:r>
        <w:t>CoV2 infection and NPI</w:t>
      </w:r>
      <w:r w:rsidR="008B4596">
        <w:t>s</w:t>
      </w:r>
      <w:r>
        <w:t xml:space="preserve"> period. Significant results are shown in bold.</w:t>
      </w:r>
    </w:p>
    <w:p w14:paraId="2B3AA209" w14:textId="77777777" w:rsidR="000B48C2" w:rsidRDefault="000B48C2" w:rsidP="008347E1">
      <w:pPr>
        <w:spacing w:line="480" w:lineRule="auto"/>
      </w:pPr>
    </w:p>
    <w:p w14:paraId="42A86159" w14:textId="60EAD001" w:rsidR="008347E1" w:rsidRDefault="008347E1" w:rsidP="008347E1">
      <w:pPr>
        <w:spacing w:line="480" w:lineRule="auto"/>
      </w:pPr>
      <w:r>
        <w:t>Figure Legends</w:t>
      </w:r>
    </w:p>
    <w:p w14:paraId="5010E514" w14:textId="77777777" w:rsidR="006E6B87" w:rsidRDefault="006E6B87" w:rsidP="008347E1">
      <w:pPr>
        <w:spacing w:line="480" w:lineRule="auto"/>
      </w:pPr>
    </w:p>
    <w:p w14:paraId="5583B48E" w14:textId="06A009E5" w:rsidR="008347E1" w:rsidRDefault="003B28D1" w:rsidP="008347E1">
      <w:pPr>
        <w:spacing w:line="480" w:lineRule="auto"/>
      </w:pPr>
      <w:r>
        <w:t xml:space="preserve">Figure 1. </w:t>
      </w:r>
      <w:r w:rsidR="00427602">
        <w:t>Box and whisker plot showing the c</w:t>
      </w:r>
      <w:r>
        <w:t xml:space="preserve">omparison </w:t>
      </w:r>
      <w:r w:rsidR="00593137">
        <w:t xml:space="preserve">of </w:t>
      </w:r>
      <w:r>
        <w:t xml:space="preserve">child age between sites (A) and </w:t>
      </w:r>
      <w:r w:rsidR="00427602">
        <w:t>density plot showing distribution across age for each site by recruitment year</w:t>
      </w:r>
      <w:r w:rsidR="008A0F8D">
        <w:t xml:space="preserve"> (B).  </w:t>
      </w:r>
      <w:r w:rsidR="00C62A7F">
        <w:t>Sites are coloured</w:t>
      </w:r>
      <w:r w:rsidR="000515AE">
        <w:t>:</w:t>
      </w:r>
      <w:r w:rsidR="00C62A7F">
        <w:t xml:space="preserve"> orange (Site 1, hospital) and blue (Site 2, community clinics). </w:t>
      </w:r>
      <w:r w:rsidR="00735DEC">
        <w:t>Box</w:t>
      </w:r>
      <w:r w:rsidR="00BD564E">
        <w:t>es</w:t>
      </w:r>
      <w:r w:rsidR="007A36C6">
        <w:t xml:space="preserve"> </w:t>
      </w:r>
      <w:r w:rsidR="00735DEC">
        <w:t xml:space="preserve">show </w:t>
      </w:r>
      <w:r w:rsidR="000A7891">
        <w:t>the interquartile range</w:t>
      </w:r>
      <w:r w:rsidR="00BD564E">
        <w:t xml:space="preserve"> </w:t>
      </w:r>
      <w:r w:rsidR="007A36C6">
        <w:t xml:space="preserve">with whiskers denoting minimum and maximum values.  Outliers are shown as black </w:t>
      </w:r>
      <w:r w:rsidR="00EA423E">
        <w:t>points</w:t>
      </w:r>
      <w:r w:rsidR="007A36C6">
        <w:t>.  Individual data points are show</w:t>
      </w:r>
      <w:r w:rsidR="00BD564E">
        <w:t>n</w:t>
      </w:r>
      <w:r w:rsidR="007A36C6">
        <w:t xml:space="preserve"> </w:t>
      </w:r>
      <w:r w:rsidR="00BD564E">
        <w:t>in</w:t>
      </w:r>
      <w:r w:rsidR="007A36C6">
        <w:t xml:space="preserve"> gre</w:t>
      </w:r>
      <w:r w:rsidR="00BD564E">
        <w:t xml:space="preserve">y. </w:t>
      </w:r>
      <w:r w:rsidR="008A0F8D">
        <w:t xml:space="preserve">Children recruited at </w:t>
      </w:r>
      <w:r w:rsidR="007C01DE">
        <w:t>S</w:t>
      </w:r>
      <w:r w:rsidR="008A0F8D">
        <w:t xml:space="preserve">ite 1 </w:t>
      </w:r>
      <w:r w:rsidR="001A48A7">
        <w:t xml:space="preserve">between 2017/18 and 2022/23 </w:t>
      </w:r>
      <w:r w:rsidR="008A0F8D">
        <w:t xml:space="preserve">were significantly </w:t>
      </w:r>
      <w:r w:rsidR="001A48A7">
        <w:t xml:space="preserve">(p &lt; 0.001) </w:t>
      </w:r>
      <w:r w:rsidR="008A0F8D">
        <w:t xml:space="preserve">older than those at </w:t>
      </w:r>
      <w:r w:rsidR="007C01DE">
        <w:t>S</w:t>
      </w:r>
      <w:r w:rsidR="008A0F8D">
        <w:t>ite 2</w:t>
      </w:r>
      <w:r w:rsidR="000515AE">
        <w:t>.</w:t>
      </w:r>
    </w:p>
    <w:p w14:paraId="4F5014CA" w14:textId="77777777" w:rsidR="005D3557" w:rsidRDefault="005D3557" w:rsidP="008347E1">
      <w:pPr>
        <w:spacing w:line="480" w:lineRule="auto"/>
      </w:pPr>
    </w:p>
    <w:p w14:paraId="4AC92673" w14:textId="0A099F05" w:rsidR="005D3557" w:rsidRDefault="005D3557" w:rsidP="008347E1">
      <w:pPr>
        <w:spacing w:line="480" w:lineRule="auto"/>
      </w:pPr>
      <w:r>
        <w:t>Figure 2.</w:t>
      </w:r>
      <w:r w:rsidR="000B48C2">
        <w:t xml:space="preserve"> Carriage prevalence of </w:t>
      </w:r>
      <w:r w:rsidR="000B48C2" w:rsidRPr="00285334">
        <w:rPr>
          <w:i/>
          <w:iCs/>
        </w:rPr>
        <w:t>S. pneumoniae</w:t>
      </w:r>
      <w:r w:rsidR="000B48C2">
        <w:t xml:space="preserve"> </w:t>
      </w:r>
      <w:r w:rsidR="00456D37">
        <w:t xml:space="preserve">shown for each year of the study and split by </w:t>
      </w:r>
      <w:r w:rsidR="007C01DE">
        <w:t>S</w:t>
      </w:r>
      <w:r w:rsidR="00456D37">
        <w:t>ite 1 (</w:t>
      </w:r>
      <w:r w:rsidR="00624D6C">
        <w:t xml:space="preserve">hospital, </w:t>
      </w:r>
      <w:r w:rsidR="00E97DF3">
        <w:t xml:space="preserve">orange) and </w:t>
      </w:r>
      <w:r w:rsidR="007C01DE">
        <w:t>S</w:t>
      </w:r>
      <w:r w:rsidR="00E97DF3">
        <w:t>ite 2 (</w:t>
      </w:r>
      <w:r w:rsidR="00624D6C">
        <w:t xml:space="preserve">community clinics, </w:t>
      </w:r>
      <w:r w:rsidR="00E97DF3">
        <w:t>blue). The dashed lines highlight the pre-NPI</w:t>
      </w:r>
      <w:r w:rsidR="008B4596">
        <w:t>s</w:t>
      </w:r>
      <w:r w:rsidR="00E97DF3">
        <w:t xml:space="preserve"> and post</w:t>
      </w:r>
      <w:r w:rsidR="00285334">
        <w:t>-</w:t>
      </w:r>
      <w:r w:rsidR="00E97DF3">
        <w:t>NPI</w:t>
      </w:r>
      <w:r w:rsidR="008B4596">
        <w:t>s</w:t>
      </w:r>
      <w:r w:rsidR="00E97DF3">
        <w:t xml:space="preserve"> periods.  Only one period of recruitment was done within the </w:t>
      </w:r>
      <w:r w:rsidR="0031505A">
        <w:t>period of NPI</w:t>
      </w:r>
      <w:r w:rsidR="008B4596">
        <w:t>s</w:t>
      </w:r>
      <w:r w:rsidR="0031505A">
        <w:t xml:space="preserve"> lockdowns in the UK, 2020</w:t>
      </w:r>
      <w:r w:rsidR="00285334">
        <w:t>/21.</w:t>
      </w:r>
      <w:r w:rsidR="0031505A">
        <w:t xml:space="preserve"> </w:t>
      </w:r>
      <w:r w:rsidR="00AA6B12">
        <w:t>C</w:t>
      </w:r>
      <w:r w:rsidR="00AA6B12" w:rsidRPr="00640E16">
        <w:t xml:space="preserve">arriage prevalence </w:t>
      </w:r>
      <w:r w:rsidR="00AA6B12">
        <w:t xml:space="preserve">at </w:t>
      </w:r>
      <w:r w:rsidR="007C01DE">
        <w:t>S</w:t>
      </w:r>
      <w:r w:rsidR="00AA6B12">
        <w:t>ite 2</w:t>
      </w:r>
      <w:r w:rsidR="00AA6B12" w:rsidRPr="00640E16">
        <w:t xml:space="preserve"> fell significantly from 27% (n=127/4</w:t>
      </w:r>
      <w:r w:rsidR="00AA6B12">
        <w:t>70</w:t>
      </w:r>
      <w:r w:rsidR="00AA6B12" w:rsidRPr="00640E16">
        <w:t xml:space="preserve">) in 2019/20 to </w:t>
      </w:r>
      <w:r w:rsidR="00AA6B12">
        <w:t>19</w:t>
      </w:r>
      <w:r w:rsidR="00AA6B12" w:rsidRPr="00640E16">
        <w:t>% (n=4</w:t>
      </w:r>
      <w:r w:rsidR="00AA6B12">
        <w:t>4</w:t>
      </w:r>
      <w:r w:rsidR="00AA6B12" w:rsidRPr="00640E16">
        <w:t>/22</w:t>
      </w:r>
      <w:r w:rsidR="00AA6B12">
        <w:t>8</w:t>
      </w:r>
      <w:r w:rsidR="00AA6B12" w:rsidRPr="00640E16">
        <w:t>) in 2020/21 (</w:t>
      </w:r>
      <w:r w:rsidR="00AA6B12" w:rsidRPr="00640E16">
        <w:rPr>
          <w:rFonts w:ascii="Symbol" w:eastAsia="Symbol" w:hAnsi="Symbol" w:cs="Symbol"/>
        </w:rPr>
        <w:t>c</w:t>
      </w:r>
      <w:r w:rsidR="00AA6B12" w:rsidRPr="00640E16">
        <w:rPr>
          <w:vertAlign w:val="superscript"/>
        </w:rPr>
        <w:t>2</w:t>
      </w:r>
      <w:r w:rsidR="00AA6B12" w:rsidRPr="00640E16">
        <w:rPr>
          <w:i/>
          <w:iCs/>
        </w:rPr>
        <w:t xml:space="preserve"> </w:t>
      </w:r>
      <w:r w:rsidR="00AA6B12" w:rsidRPr="00640E16">
        <w:t>(1, N=69</w:t>
      </w:r>
      <w:r w:rsidR="00AA6B12">
        <w:t>8</w:t>
      </w:r>
      <w:r w:rsidR="00AA6B12" w:rsidRPr="00640E16">
        <w:t>) = 4.</w:t>
      </w:r>
      <w:r w:rsidR="00AA6B12">
        <w:t>95</w:t>
      </w:r>
      <w:r w:rsidR="00AA6B12" w:rsidRPr="00640E16">
        <w:t xml:space="preserve">, </w:t>
      </w:r>
      <w:r w:rsidR="00AA6B12" w:rsidRPr="00640E16">
        <w:rPr>
          <w:i/>
          <w:iCs/>
        </w:rPr>
        <w:t>p</w:t>
      </w:r>
      <w:r w:rsidR="00AA6B12" w:rsidRPr="00640E16">
        <w:t>=</w:t>
      </w:r>
      <w:r w:rsidR="00AA6B12">
        <w:t>0</w:t>
      </w:r>
      <w:r w:rsidR="00AA6B12" w:rsidRPr="00640E16">
        <w:t>.0</w:t>
      </w:r>
      <w:r w:rsidR="00AA6B12">
        <w:t>26</w:t>
      </w:r>
      <w:r w:rsidR="00AA6B12" w:rsidRPr="00640E16">
        <w:t xml:space="preserve">)). No </w:t>
      </w:r>
      <w:r w:rsidR="00AA6B12">
        <w:t xml:space="preserve">immediate </w:t>
      </w:r>
      <w:r w:rsidR="00AA6B12" w:rsidRPr="00640E16">
        <w:t xml:space="preserve">rebound was observed in 2021/22 </w:t>
      </w:r>
      <w:r w:rsidR="00AA6B12">
        <w:t>but by 2022/23 carriage was closer to pre-NPI</w:t>
      </w:r>
      <w:r w:rsidR="008B4596">
        <w:t>s</w:t>
      </w:r>
      <w:r w:rsidR="00AA6B12">
        <w:t xml:space="preserve">. </w:t>
      </w:r>
      <w:r w:rsidR="00E97DF3">
        <w:t>Error bars show 95% CI.</w:t>
      </w:r>
    </w:p>
    <w:p w14:paraId="111F8357" w14:textId="77777777" w:rsidR="005D3557" w:rsidRDefault="005D3557" w:rsidP="008347E1">
      <w:pPr>
        <w:spacing w:line="480" w:lineRule="auto"/>
      </w:pPr>
    </w:p>
    <w:p w14:paraId="55356D2E" w14:textId="407BD7C3" w:rsidR="002743C4" w:rsidRDefault="002743C4" w:rsidP="008347E1">
      <w:pPr>
        <w:spacing w:line="480" w:lineRule="auto"/>
      </w:pPr>
      <w:r>
        <w:t xml:space="preserve">Figure 3. </w:t>
      </w:r>
      <w:r w:rsidR="00C403D3">
        <w:t>Pneumococcal serotype</w:t>
      </w:r>
      <w:r w:rsidR="00B96333">
        <w:t>s</w:t>
      </w:r>
      <w:r w:rsidR="00E81F2A">
        <w:t xml:space="preserve"> </w:t>
      </w:r>
      <w:r w:rsidR="00B96333">
        <w:t xml:space="preserve">isolated </w:t>
      </w:r>
      <w:r w:rsidR="00E81F2A">
        <w:t xml:space="preserve">(n=35) </w:t>
      </w:r>
      <w:r w:rsidR="00B96333">
        <w:t xml:space="preserve">shown as a per-year proportion (A) with </w:t>
      </w:r>
      <w:r w:rsidR="00242FC8">
        <w:t>individual</w:t>
      </w:r>
      <w:r w:rsidR="00B96333">
        <w:t xml:space="preserve"> counts for each serotype split by year (B).</w:t>
      </w:r>
      <w:r w:rsidR="00242FC8">
        <w:t xml:space="preserve"> Data presented are </w:t>
      </w:r>
      <w:r w:rsidR="001E2A7D">
        <w:t xml:space="preserve">based on a subsample of isolates from each year (n=50) </w:t>
      </w:r>
      <w:r w:rsidR="00E81F2A">
        <w:t>to</w:t>
      </w:r>
      <w:r w:rsidR="001E2A7D">
        <w:t xml:space="preserve"> allow for meaningful comparisons between pre-NPI</w:t>
      </w:r>
      <w:r w:rsidR="008B4596">
        <w:t>s</w:t>
      </w:r>
      <w:r w:rsidR="0054500D">
        <w:t xml:space="preserve"> years and during-NPI</w:t>
      </w:r>
      <w:r w:rsidR="008B4596">
        <w:t>s</w:t>
      </w:r>
      <w:r w:rsidR="0054500D">
        <w:t xml:space="preserve"> periods when both recruitment and </w:t>
      </w:r>
      <w:r w:rsidR="00B60347">
        <w:t xml:space="preserve">pneumococcal </w:t>
      </w:r>
      <w:r w:rsidR="0054500D">
        <w:t xml:space="preserve">carriage was </w:t>
      </w:r>
      <w:r w:rsidR="00B60347">
        <w:t>lower</w:t>
      </w:r>
      <w:r w:rsidR="0054500D">
        <w:t>.</w:t>
      </w:r>
      <w:r w:rsidR="00276B6C">
        <w:t xml:space="preserve"> Only three vaccine-type serotypes were isolated (19F, 3 and 19A)</w:t>
      </w:r>
      <w:r w:rsidR="001960FD">
        <w:t xml:space="preserve"> and were isolated each year apart from 2020/21 when 19A was not observed.</w:t>
      </w:r>
      <w:r w:rsidR="00B60347">
        <w:t xml:space="preserve"> Fewer serotypes were </w:t>
      </w:r>
      <w:r w:rsidR="00B10CA6">
        <w:t>seen during the NPI</w:t>
      </w:r>
      <w:r w:rsidR="008B4596">
        <w:t>s</w:t>
      </w:r>
      <w:r w:rsidR="00B10CA6">
        <w:t xml:space="preserve"> period (n=19) compared to both pre- and post-NPI</w:t>
      </w:r>
      <w:r w:rsidR="008B4596">
        <w:t>s</w:t>
      </w:r>
      <w:r w:rsidR="00B10CA6">
        <w:t xml:space="preserve"> periods.</w:t>
      </w:r>
    </w:p>
    <w:p w14:paraId="078354B2" w14:textId="77777777" w:rsidR="002743C4" w:rsidRDefault="002743C4" w:rsidP="008347E1">
      <w:pPr>
        <w:spacing w:line="480" w:lineRule="auto"/>
      </w:pPr>
    </w:p>
    <w:p w14:paraId="5BB9F271" w14:textId="75ED2FC3" w:rsidR="00A23FBF" w:rsidRDefault="005D3557" w:rsidP="008347E1">
      <w:pPr>
        <w:spacing w:line="480" w:lineRule="auto"/>
      </w:pPr>
      <w:r>
        <w:t xml:space="preserve">Figure </w:t>
      </w:r>
      <w:r w:rsidR="002743C4">
        <w:t>4</w:t>
      </w:r>
      <w:r>
        <w:t xml:space="preserve">. </w:t>
      </w:r>
      <w:r w:rsidR="00BE5D39">
        <w:t xml:space="preserve">Carriage prevalence of </w:t>
      </w:r>
      <w:r w:rsidR="00BE5D39" w:rsidRPr="008A16FF">
        <w:rPr>
          <w:i/>
          <w:iCs/>
        </w:rPr>
        <w:t>Haemophilus influenzae</w:t>
      </w:r>
      <w:r w:rsidR="00BE5D39">
        <w:t xml:space="preserve"> (A), </w:t>
      </w:r>
      <w:r w:rsidR="00BE5D39" w:rsidRPr="008A16FF">
        <w:rPr>
          <w:i/>
          <w:iCs/>
        </w:rPr>
        <w:t>Staphylococcus aureus</w:t>
      </w:r>
      <w:r w:rsidR="00BE5D39">
        <w:t xml:space="preserve"> (B), </w:t>
      </w:r>
      <w:r w:rsidR="00BE5D39" w:rsidRPr="008A16FF">
        <w:rPr>
          <w:i/>
          <w:iCs/>
        </w:rPr>
        <w:t>Moraxella catarrhalis</w:t>
      </w:r>
      <w:r w:rsidR="00BE5D39">
        <w:t xml:space="preserve"> (C)</w:t>
      </w:r>
      <w:r w:rsidR="008A16FF">
        <w:t xml:space="preserve"> and non-pneumococci Alpha-haemolytic Streptococci (D).</w:t>
      </w:r>
      <w:r w:rsidR="00CE0A2D">
        <w:t xml:space="preserve"> Carriage for each pathobiont in each year is shown split by </w:t>
      </w:r>
      <w:r w:rsidR="007C01DE">
        <w:t>S</w:t>
      </w:r>
      <w:r w:rsidR="00CE0A2D">
        <w:t>ite 1 (</w:t>
      </w:r>
      <w:r w:rsidR="00624D6C">
        <w:t xml:space="preserve">hospital, </w:t>
      </w:r>
      <w:r w:rsidR="00CE0A2D">
        <w:t xml:space="preserve">orange) and </w:t>
      </w:r>
      <w:r w:rsidR="007C01DE">
        <w:t>S</w:t>
      </w:r>
      <w:r w:rsidR="00CE0A2D">
        <w:t>ite 2 (</w:t>
      </w:r>
      <w:r w:rsidR="00624D6C">
        <w:t xml:space="preserve">community clinics, </w:t>
      </w:r>
      <w:r w:rsidR="00CE0A2D">
        <w:t xml:space="preserve">blue). </w:t>
      </w:r>
      <w:r w:rsidR="006E6B87">
        <w:t xml:space="preserve">Error bars show 95% CI. </w:t>
      </w:r>
      <w:r w:rsidR="00CE0A2D">
        <w:t xml:space="preserve">The only significant decrease in carriage was observed </w:t>
      </w:r>
      <w:r w:rsidR="00070495">
        <w:t xml:space="preserve">for </w:t>
      </w:r>
      <w:r w:rsidR="00070495" w:rsidRPr="00070495">
        <w:rPr>
          <w:i/>
          <w:iCs/>
        </w:rPr>
        <w:t>H. influenzae</w:t>
      </w:r>
      <w:r w:rsidR="00070495">
        <w:t xml:space="preserve"> </w:t>
      </w:r>
      <w:r w:rsidR="00CE0A2D">
        <w:t>during the NPI</w:t>
      </w:r>
      <w:r w:rsidR="008B4596">
        <w:t>s</w:t>
      </w:r>
      <w:r w:rsidR="00CE0A2D">
        <w:t xml:space="preserve"> period (2020/21) </w:t>
      </w:r>
      <w:r w:rsidR="00070495">
        <w:t xml:space="preserve">where carriage fell to </w:t>
      </w:r>
      <w:r w:rsidR="006E6B87">
        <w:t xml:space="preserve">3.1% (n=2/64) and 5.3% (n=12/228) for </w:t>
      </w:r>
      <w:r w:rsidR="007C01DE">
        <w:t>S</w:t>
      </w:r>
      <w:r w:rsidR="006E6B87">
        <w:t xml:space="preserve">ites 1 and 2 respectively. </w:t>
      </w:r>
      <w:r w:rsidR="00A23FBF">
        <w:br w:type="page"/>
      </w:r>
    </w:p>
    <w:p w14:paraId="2F0A7228" w14:textId="40D745FE" w:rsidR="00AC4F79" w:rsidRPr="00AC4F79" w:rsidRDefault="00A23FBF" w:rsidP="006E6B87">
      <w:pPr>
        <w:spacing w:line="480" w:lineRule="auto"/>
        <w:rPr>
          <w:rFonts w:cstheme="minorHAnsi"/>
        </w:rPr>
      </w:pPr>
      <w:r>
        <w:rPr>
          <w:rFonts w:cstheme="minorHAnsi"/>
        </w:rPr>
        <w:t>Funding</w:t>
      </w:r>
      <w:r w:rsidR="00AC4F79">
        <w:rPr>
          <w:rFonts w:cstheme="minorHAnsi"/>
        </w:rPr>
        <w:t xml:space="preserve">: </w:t>
      </w:r>
      <w:r w:rsidR="00AC4F79" w:rsidRPr="00AC4F79">
        <w:rPr>
          <w:rFonts w:cstheme="minorHAnsi"/>
        </w:rPr>
        <w:t>This was an investigator-led project funded under a collaborative agreement by Pfizer</w:t>
      </w:r>
      <w:r w:rsidR="00B13EBF">
        <w:rPr>
          <w:rFonts w:cstheme="minorHAnsi"/>
        </w:rPr>
        <w:t>.</w:t>
      </w:r>
    </w:p>
    <w:p w14:paraId="2E96B94B" w14:textId="77777777" w:rsidR="00A23FBF" w:rsidRDefault="00A23FBF" w:rsidP="006E6B87">
      <w:pPr>
        <w:spacing w:line="480" w:lineRule="auto"/>
        <w:rPr>
          <w:rFonts w:cstheme="minorHAnsi"/>
        </w:rPr>
      </w:pPr>
    </w:p>
    <w:p w14:paraId="68A533F9" w14:textId="714A4D8D" w:rsidR="00A23FBF" w:rsidRDefault="00A23FBF" w:rsidP="006E6B87">
      <w:pPr>
        <w:spacing w:line="480" w:lineRule="auto"/>
        <w:rPr>
          <w:rFonts w:cstheme="minorHAnsi"/>
        </w:rPr>
      </w:pPr>
      <w:r>
        <w:rPr>
          <w:rFonts w:cstheme="minorHAnsi"/>
        </w:rPr>
        <w:t>Acknowledgments</w:t>
      </w:r>
      <w:r w:rsidR="0075160F">
        <w:rPr>
          <w:rFonts w:cstheme="minorHAnsi"/>
        </w:rPr>
        <w:t xml:space="preserve">: </w:t>
      </w:r>
      <w:r>
        <w:rPr>
          <w:rFonts w:cstheme="minorHAnsi"/>
        </w:rPr>
        <w:t xml:space="preserve">We </w:t>
      </w:r>
      <w:r w:rsidR="004F0104">
        <w:rPr>
          <w:rFonts w:cstheme="minorHAnsi"/>
        </w:rPr>
        <w:t xml:space="preserve">are grateful to </w:t>
      </w:r>
      <w:r>
        <w:rPr>
          <w:rFonts w:cstheme="minorHAnsi"/>
        </w:rPr>
        <w:t xml:space="preserve">our technical colleagues Rebecca Anderson, Stephen Gomer and Emily J. Dineen </w:t>
      </w:r>
      <w:r w:rsidR="007005AA">
        <w:rPr>
          <w:rFonts w:cstheme="minorHAnsi"/>
        </w:rPr>
        <w:t xml:space="preserve">for their ongoing support </w:t>
      </w:r>
      <w:r>
        <w:rPr>
          <w:rFonts w:cstheme="minorHAnsi"/>
        </w:rPr>
        <w:t xml:space="preserve">in the collection and processing of samples. </w:t>
      </w:r>
      <w:r w:rsidRPr="002B541A">
        <w:rPr>
          <w:rFonts w:cstheme="minorHAnsi"/>
        </w:rPr>
        <w:t xml:space="preserve">We </w:t>
      </w:r>
      <w:r>
        <w:rPr>
          <w:rFonts w:cstheme="minorHAnsi"/>
        </w:rPr>
        <w:t xml:space="preserve">are indebted to </w:t>
      </w:r>
      <w:r w:rsidRPr="002B541A">
        <w:rPr>
          <w:rFonts w:cstheme="minorHAnsi"/>
        </w:rPr>
        <w:t xml:space="preserve">staff at the NIHR Southampton Clinical Research Facility </w:t>
      </w:r>
      <w:r w:rsidR="007005AA">
        <w:rPr>
          <w:rFonts w:cstheme="minorHAnsi"/>
        </w:rPr>
        <w:t xml:space="preserve">and </w:t>
      </w:r>
      <w:r w:rsidR="008B64EC">
        <w:rPr>
          <w:rFonts w:cstheme="minorHAnsi"/>
        </w:rPr>
        <w:t xml:space="preserve">Solent NHS Trust sites </w:t>
      </w:r>
      <w:r w:rsidRPr="002B541A">
        <w:rPr>
          <w:rFonts w:cstheme="minorHAnsi"/>
        </w:rPr>
        <w:t xml:space="preserve">for their </w:t>
      </w:r>
      <w:r>
        <w:rPr>
          <w:rFonts w:cstheme="minorHAnsi"/>
        </w:rPr>
        <w:t>assistance in</w:t>
      </w:r>
      <w:r w:rsidRPr="002B541A">
        <w:rPr>
          <w:rFonts w:cstheme="minorHAnsi"/>
        </w:rPr>
        <w:t xml:space="preserve"> the collection of samples. The authors </w:t>
      </w:r>
      <w:r>
        <w:rPr>
          <w:rFonts w:cstheme="minorHAnsi"/>
        </w:rPr>
        <w:t xml:space="preserve">also </w:t>
      </w:r>
      <w:r w:rsidRPr="002B541A">
        <w:rPr>
          <w:rFonts w:cstheme="minorHAnsi"/>
        </w:rPr>
        <w:t>acknowledge the use of the IRIDIS High Performance Computing Facility, and associated support services at the University of Southampton, in the completion of this work.</w:t>
      </w:r>
      <w:r>
        <w:rPr>
          <w:rFonts w:cstheme="minorHAnsi"/>
        </w:rPr>
        <w:t xml:space="preserve"> Finally, w</w:t>
      </w:r>
      <w:r w:rsidRPr="002B541A">
        <w:rPr>
          <w:rFonts w:cstheme="minorHAnsi"/>
        </w:rPr>
        <w:t xml:space="preserve">e acknowledge both the guardians and participants </w:t>
      </w:r>
      <w:r>
        <w:rPr>
          <w:rFonts w:cstheme="minorHAnsi"/>
        </w:rPr>
        <w:t xml:space="preserve">without whom this study would not have been possible. </w:t>
      </w:r>
    </w:p>
    <w:p w14:paraId="24C7BB57" w14:textId="77777777" w:rsidR="00A23FBF" w:rsidRDefault="00A23FBF" w:rsidP="006E6B87">
      <w:pPr>
        <w:spacing w:line="480" w:lineRule="auto"/>
        <w:rPr>
          <w:rFonts w:cstheme="minorHAnsi"/>
        </w:rPr>
      </w:pPr>
    </w:p>
    <w:p w14:paraId="7C2D0D40" w14:textId="67BE5555" w:rsidR="00A23FBF" w:rsidRPr="006E6B87" w:rsidRDefault="00A23FBF" w:rsidP="006E6B87">
      <w:pPr>
        <w:spacing w:line="480" w:lineRule="auto"/>
        <w:rPr>
          <w:rFonts w:cstheme="minorHAnsi"/>
          <w:color w:val="FF0000"/>
        </w:rPr>
      </w:pPr>
      <w:r>
        <w:rPr>
          <w:rFonts w:cstheme="minorHAnsi"/>
        </w:rPr>
        <w:t>Author Contributions</w:t>
      </w:r>
      <w:r w:rsidR="00E26829">
        <w:rPr>
          <w:rFonts w:cstheme="minorHAnsi"/>
        </w:rPr>
        <w:t xml:space="preserve">: </w:t>
      </w:r>
      <w:r w:rsidRPr="00EB204B">
        <w:rPr>
          <w:rFonts w:cstheme="minorHAnsi"/>
        </w:rPr>
        <w:t>SCC and SNF conceived and secured funding for the study</w:t>
      </w:r>
      <w:r w:rsidR="00E26829">
        <w:rPr>
          <w:rFonts w:cstheme="minorHAnsi"/>
        </w:rPr>
        <w:t xml:space="preserve"> and </w:t>
      </w:r>
      <w:r w:rsidRPr="00EB204B">
        <w:rPr>
          <w:rFonts w:cstheme="minorHAnsi"/>
        </w:rPr>
        <w:t>were the site primary investigators. Whole genome sequencing was facilitated by SDB</w:t>
      </w:r>
      <w:r w:rsidR="00942202">
        <w:rPr>
          <w:rFonts w:cstheme="minorHAnsi"/>
        </w:rPr>
        <w:t xml:space="preserve"> and SWL</w:t>
      </w:r>
      <w:r w:rsidRPr="00EB204B">
        <w:rPr>
          <w:rFonts w:cstheme="minorHAnsi"/>
        </w:rPr>
        <w:t>. DWC</w:t>
      </w:r>
      <w:r>
        <w:rPr>
          <w:rFonts w:cstheme="minorHAnsi"/>
        </w:rPr>
        <w:t xml:space="preserve"> </w:t>
      </w:r>
      <w:r w:rsidRPr="00EB204B">
        <w:rPr>
          <w:rFonts w:cstheme="minorHAnsi"/>
        </w:rPr>
        <w:t>analysed the data</w:t>
      </w:r>
      <w:r w:rsidR="008C142F">
        <w:rPr>
          <w:rFonts w:cstheme="minorHAnsi"/>
        </w:rPr>
        <w:t xml:space="preserve"> and </w:t>
      </w:r>
      <w:r w:rsidRPr="00EB204B">
        <w:rPr>
          <w:rFonts w:cstheme="minorHAnsi"/>
        </w:rPr>
        <w:t xml:space="preserve">wrote the manuscript. </w:t>
      </w:r>
      <w:r w:rsidR="004C2B8A" w:rsidRPr="00F05027">
        <w:rPr>
          <w:rFonts w:cstheme="minorHAnsi"/>
          <w:color w:val="000000" w:themeColor="text1"/>
        </w:rPr>
        <w:t xml:space="preserve">All authors </w:t>
      </w:r>
      <w:r w:rsidR="007565E1">
        <w:rPr>
          <w:rFonts w:cstheme="minorHAnsi"/>
          <w:color w:val="000000" w:themeColor="text1"/>
        </w:rPr>
        <w:t xml:space="preserve">contributed to the preparation of the manuscript and its revisions before publication. </w:t>
      </w:r>
      <w:r>
        <w:rPr>
          <w:rFonts w:cstheme="minorHAnsi"/>
        </w:rPr>
        <w:br w:type="page"/>
      </w:r>
    </w:p>
    <w:p w14:paraId="0721542B" w14:textId="4A8DFE54" w:rsidR="00A23FBF" w:rsidRPr="00942202" w:rsidRDefault="00A23FBF" w:rsidP="006E6B87">
      <w:pPr>
        <w:spacing w:line="480" w:lineRule="auto"/>
        <w:rPr>
          <w:rFonts w:cstheme="minorHAnsi"/>
        </w:rPr>
      </w:pPr>
      <w:r>
        <w:rPr>
          <w:rFonts w:cstheme="minorHAnsi"/>
        </w:rPr>
        <w:t>Competing Interests</w:t>
      </w:r>
      <w:r w:rsidR="00942202">
        <w:rPr>
          <w:rFonts w:cstheme="minorHAnsi"/>
        </w:rPr>
        <w:t xml:space="preserve">: </w:t>
      </w:r>
      <w:r w:rsidRPr="00EE5CBE">
        <w:rPr>
          <w:rFonts w:cstheme="minorHAnsi"/>
        </w:rPr>
        <w:t>DWC</w:t>
      </w:r>
      <w:r>
        <w:rPr>
          <w:rFonts w:cstheme="minorHAnsi"/>
        </w:rPr>
        <w:t xml:space="preserve"> was</w:t>
      </w:r>
      <w:r w:rsidRPr="00EE5CBE">
        <w:rPr>
          <w:rFonts w:cstheme="minorHAnsi"/>
        </w:rPr>
        <w:t xml:space="preserve"> </w:t>
      </w:r>
      <w:r>
        <w:rPr>
          <w:rFonts w:cstheme="minorHAnsi"/>
        </w:rPr>
        <w:t>a post-doctoral researcher on</w:t>
      </w:r>
      <w:r w:rsidRPr="00EE5CBE">
        <w:rPr>
          <w:rFonts w:cstheme="minorHAnsi"/>
        </w:rPr>
        <w:t xml:space="preserve"> GSK</w:t>
      </w:r>
      <w:r>
        <w:rPr>
          <w:rFonts w:cstheme="minorHAnsi"/>
        </w:rPr>
        <w:t xml:space="preserve"> funded projects</w:t>
      </w:r>
      <w:r w:rsidRPr="00EE5CBE">
        <w:rPr>
          <w:rFonts w:cstheme="minorHAnsi"/>
        </w:rPr>
        <w:t xml:space="preserve"> </w:t>
      </w:r>
      <w:r>
        <w:rPr>
          <w:rFonts w:cstheme="minorHAnsi"/>
        </w:rPr>
        <w:t xml:space="preserve">in </w:t>
      </w:r>
      <w:r w:rsidRPr="00EE5CBE">
        <w:rPr>
          <w:rFonts w:cstheme="minorHAnsi"/>
        </w:rPr>
        <w:t>2014/15</w:t>
      </w:r>
      <w:r>
        <w:rPr>
          <w:rFonts w:cstheme="minorHAnsi"/>
        </w:rPr>
        <w:t>, and currently receives grant support from Pfizer</w:t>
      </w:r>
      <w:r w:rsidRPr="00EE5CBE">
        <w:rPr>
          <w:rFonts w:cstheme="minorHAnsi"/>
        </w:rPr>
        <w:t xml:space="preserve">. SNF receives support from the National Institute for Health Research funding via the NIHR Southampton Clinical Research Facility and the NIHR Southampton Biomedical Research </w:t>
      </w:r>
      <w:r>
        <w:rPr>
          <w:rFonts w:cstheme="minorHAnsi"/>
        </w:rPr>
        <w:t>Centre</w:t>
      </w:r>
      <w:r w:rsidRPr="00EE5CBE">
        <w:rPr>
          <w:rFonts w:cstheme="minorHAnsi"/>
        </w:rPr>
        <w:t>. SNF</w:t>
      </w:r>
      <w:r>
        <w:rPr>
          <w:rFonts w:cstheme="minorHAnsi"/>
        </w:rPr>
        <w:t xml:space="preserve"> and</w:t>
      </w:r>
      <w:r w:rsidRPr="00EE5CBE">
        <w:rPr>
          <w:rFonts w:cstheme="minorHAnsi"/>
        </w:rPr>
        <w:t xml:space="preserve"> SCC act as principal investigator</w:t>
      </w:r>
      <w:r>
        <w:rPr>
          <w:rFonts w:cstheme="minorHAnsi"/>
        </w:rPr>
        <w:t>s</w:t>
      </w:r>
      <w:r w:rsidRPr="00EE5CBE">
        <w:rPr>
          <w:rFonts w:cstheme="minorHAnsi"/>
        </w:rPr>
        <w:t xml:space="preserve"> for clinical trials and other studies conducted on behalf of University Hospital Southampton NHS Foundation Trust/University of Southampton that are sponsored by vaccine manufacturers</w:t>
      </w:r>
      <w:r>
        <w:rPr>
          <w:rFonts w:cstheme="minorHAnsi"/>
        </w:rPr>
        <w:t>.</w:t>
      </w:r>
      <w:r w:rsidRPr="00EE5CBE">
        <w:rPr>
          <w:rFonts w:cstheme="minorHAnsi"/>
        </w:rPr>
        <w:t xml:space="preserve"> </w:t>
      </w:r>
      <w:r>
        <w:rPr>
          <w:rFonts w:cstheme="minorHAnsi"/>
        </w:rPr>
        <w:t>N</w:t>
      </w:r>
      <w:r w:rsidRPr="00EE5CBE">
        <w:rPr>
          <w:rFonts w:cstheme="minorHAnsi"/>
        </w:rPr>
        <w:t>o personal payments</w:t>
      </w:r>
      <w:r>
        <w:rPr>
          <w:rFonts w:cstheme="minorHAnsi"/>
        </w:rPr>
        <w:t xml:space="preserve"> are received</w:t>
      </w:r>
      <w:r w:rsidRPr="00EE5CBE">
        <w:rPr>
          <w:rFonts w:cstheme="minorHAnsi"/>
        </w:rPr>
        <w:t xml:space="preserve"> from them. SNF</w:t>
      </w:r>
      <w:r w:rsidR="00200A62">
        <w:rPr>
          <w:rFonts w:cstheme="minorHAnsi"/>
        </w:rPr>
        <w:t xml:space="preserve"> </w:t>
      </w:r>
      <w:r w:rsidRPr="00EE5CBE">
        <w:rPr>
          <w:rFonts w:cstheme="minorHAnsi"/>
        </w:rPr>
        <w:t>and SCC have participated in advisory boards for vaccine manufacturers but receive no personal payments for this work. SNF</w:t>
      </w:r>
      <w:r w:rsidR="00273CFC">
        <w:rPr>
          <w:rFonts w:cstheme="minorHAnsi"/>
        </w:rPr>
        <w:t xml:space="preserve"> and </w:t>
      </w:r>
      <w:r w:rsidRPr="00EE5CBE">
        <w:rPr>
          <w:rFonts w:cstheme="minorHAnsi"/>
        </w:rPr>
        <w:t xml:space="preserve">SCC have received financial assistance from vaccine manufacturers to attend conferences. All grants and honoraria are paid into accounts within the respective NHS Trusts or Universities, or to independent charities. </w:t>
      </w:r>
      <w:r w:rsidR="00DE5863" w:rsidRPr="002E4188">
        <w:rPr>
          <w:rFonts w:cstheme="minorHAnsi"/>
          <w:color w:val="000000" w:themeColor="text1"/>
        </w:rPr>
        <w:t xml:space="preserve">JC, </w:t>
      </w:r>
      <w:r w:rsidR="00597E9E" w:rsidRPr="002E4188">
        <w:rPr>
          <w:rFonts w:cstheme="minorHAnsi"/>
          <w:color w:val="000000" w:themeColor="text1"/>
        </w:rPr>
        <w:t>ML, KH, JS, BDG</w:t>
      </w:r>
      <w:r w:rsidR="00DE5863" w:rsidRPr="002E4188">
        <w:rPr>
          <w:rFonts w:cstheme="minorHAnsi"/>
          <w:color w:val="000000" w:themeColor="text1"/>
        </w:rPr>
        <w:t xml:space="preserve"> are </w:t>
      </w:r>
      <w:r w:rsidR="0055767C" w:rsidRPr="002E4188">
        <w:rPr>
          <w:rFonts w:cstheme="minorHAnsi"/>
          <w:color w:val="000000" w:themeColor="text1"/>
        </w:rPr>
        <w:t xml:space="preserve">employees of Pfizer and </w:t>
      </w:r>
      <w:r w:rsidR="005744B0" w:rsidRPr="002E4188">
        <w:rPr>
          <w:rFonts w:cstheme="minorHAnsi"/>
          <w:color w:val="000000" w:themeColor="text1"/>
        </w:rPr>
        <w:t>may hold</w:t>
      </w:r>
      <w:r w:rsidR="0055767C" w:rsidRPr="002E4188">
        <w:rPr>
          <w:rFonts w:cstheme="minorHAnsi"/>
          <w:color w:val="000000" w:themeColor="text1"/>
        </w:rPr>
        <w:t xml:space="preserve"> stock</w:t>
      </w:r>
      <w:r w:rsidR="001D300C" w:rsidRPr="002E4188">
        <w:rPr>
          <w:rFonts w:cstheme="minorHAnsi"/>
          <w:color w:val="000000" w:themeColor="text1"/>
        </w:rPr>
        <w:t xml:space="preserve"> and/or stock options</w:t>
      </w:r>
      <w:r w:rsidR="0055767C" w:rsidRPr="002E4188">
        <w:rPr>
          <w:rFonts w:cstheme="minorHAnsi"/>
          <w:color w:val="000000" w:themeColor="text1"/>
        </w:rPr>
        <w:t xml:space="preserve">. </w:t>
      </w:r>
      <w:r w:rsidR="00597E9E" w:rsidRPr="002E4188">
        <w:rPr>
          <w:rFonts w:cstheme="minorHAnsi"/>
          <w:color w:val="000000" w:themeColor="text1"/>
        </w:rPr>
        <w:t xml:space="preserve"> </w:t>
      </w:r>
    </w:p>
    <w:sectPr w:rsidR="00A23FBF" w:rsidRPr="00942202" w:rsidSect="00A35B4A">
      <w:footerReference w:type="even" r:id="rId13"/>
      <w:footerReference w:type="default" r:id="rId1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8852A57" w14:textId="77777777" w:rsidR="00837D3C" w:rsidRDefault="00837D3C" w:rsidP="00A43894">
      <w:r>
        <w:separator/>
      </w:r>
    </w:p>
  </w:endnote>
  <w:endnote w:type="continuationSeparator" w:id="0">
    <w:p w14:paraId="537684B0" w14:textId="77777777" w:rsidR="00837D3C" w:rsidRDefault="00837D3C" w:rsidP="00A43894">
      <w:r>
        <w:continuationSeparator/>
      </w:r>
    </w:p>
  </w:endnote>
  <w:endnote w:type="continuationNotice" w:id="1">
    <w:p w14:paraId="4DAA053E" w14:textId="77777777" w:rsidR="00837D3C" w:rsidRDefault="00837D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84B409" w14:textId="2DF42464" w:rsidR="00A43894" w:rsidRDefault="00A4389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1AEBF78E" w14:textId="77777777" w:rsidR="00A43894" w:rsidRDefault="00A43894" w:rsidP="00A4389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33296926"/>
      <w:docPartObj>
        <w:docPartGallery w:val="Page Numbers (Bottom of Page)"/>
        <w:docPartUnique/>
      </w:docPartObj>
    </w:sdtPr>
    <w:sdtContent>
      <w:p w14:paraId="235ACFCC" w14:textId="71B7A3F8" w:rsidR="00A43894" w:rsidRDefault="00A4389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8D58BA4" w14:textId="77777777" w:rsidR="00A43894" w:rsidRDefault="00A43894" w:rsidP="00A4389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8797C58" w14:textId="77777777" w:rsidR="00837D3C" w:rsidRDefault="00837D3C" w:rsidP="00A43894">
      <w:r>
        <w:separator/>
      </w:r>
    </w:p>
  </w:footnote>
  <w:footnote w:type="continuationSeparator" w:id="0">
    <w:p w14:paraId="49EE9A03" w14:textId="77777777" w:rsidR="00837D3C" w:rsidRDefault="00837D3C" w:rsidP="00A43894">
      <w:r>
        <w:continuationSeparator/>
      </w:r>
    </w:p>
  </w:footnote>
  <w:footnote w:type="continuationNotice" w:id="1">
    <w:p w14:paraId="0455AB1E" w14:textId="77777777" w:rsidR="00837D3C" w:rsidRDefault="00837D3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8F30DD1"/>
    <w:multiLevelType w:val="hybridMultilevel"/>
    <w:tmpl w:val="319461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2B01418"/>
    <w:multiLevelType w:val="hybridMultilevel"/>
    <w:tmpl w:val="3CFE606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1182479126">
    <w:abstractNumId w:val="1"/>
  </w:num>
  <w:num w:numId="2" w16cid:durableId="6537985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xt2tv5mdae5ze0er7vxpwpzxerawzrvfta&quot;&gt;My EndNote Library&lt;record-ids&gt;&lt;item&gt;604&lt;/item&gt;&lt;item&gt;774&lt;/item&gt;&lt;item&gt;1518&lt;/item&gt;&lt;item&gt;1532&lt;/item&gt;&lt;item&gt;1555&lt;/item&gt;&lt;item&gt;1626&lt;/item&gt;&lt;item&gt;1771&lt;/item&gt;&lt;item&gt;1848&lt;/item&gt;&lt;item&gt;1849&lt;/item&gt;&lt;item&gt;1850&lt;/item&gt;&lt;item&gt;1851&lt;/item&gt;&lt;item&gt;1853&lt;/item&gt;&lt;item&gt;1854&lt;/item&gt;&lt;item&gt;1856&lt;/item&gt;&lt;item&gt;1857&lt;/item&gt;&lt;item&gt;1858&lt;/item&gt;&lt;item&gt;1859&lt;/item&gt;&lt;item&gt;1860&lt;/item&gt;&lt;item&gt;1864&lt;/item&gt;&lt;item&gt;1865&lt;/item&gt;&lt;item&gt;1866&lt;/item&gt;&lt;item&gt;1867&lt;/item&gt;&lt;item&gt;1878&lt;/item&gt;&lt;item&gt;1879&lt;/item&gt;&lt;item&gt;1880&lt;/item&gt;&lt;item&gt;1968&lt;/item&gt;&lt;item&gt;1969&lt;/item&gt;&lt;item&gt;1970&lt;/item&gt;&lt;item&gt;1971&lt;/item&gt;&lt;item&gt;1972&lt;/item&gt;&lt;item&gt;1973&lt;/item&gt;&lt;item&gt;1974&lt;/item&gt;&lt;item&gt;1976&lt;/item&gt;&lt;item&gt;1977&lt;/item&gt;&lt;/record-ids&gt;&lt;/item&gt;&lt;/Libraries&gt;"/>
  </w:docVars>
  <w:rsids>
    <w:rsidRoot w:val="00864BF2"/>
    <w:rsid w:val="000014B1"/>
    <w:rsid w:val="00001F46"/>
    <w:rsid w:val="0000405F"/>
    <w:rsid w:val="00007238"/>
    <w:rsid w:val="00010007"/>
    <w:rsid w:val="00010153"/>
    <w:rsid w:val="00010493"/>
    <w:rsid w:val="000139A2"/>
    <w:rsid w:val="00014248"/>
    <w:rsid w:val="0001780A"/>
    <w:rsid w:val="00017EEE"/>
    <w:rsid w:val="0002206D"/>
    <w:rsid w:val="00023B1A"/>
    <w:rsid w:val="00023DDD"/>
    <w:rsid w:val="00025BEA"/>
    <w:rsid w:val="00027F08"/>
    <w:rsid w:val="00027FE7"/>
    <w:rsid w:val="000325C1"/>
    <w:rsid w:val="00033934"/>
    <w:rsid w:val="00033B1F"/>
    <w:rsid w:val="00033EF2"/>
    <w:rsid w:val="00034569"/>
    <w:rsid w:val="00036460"/>
    <w:rsid w:val="00037313"/>
    <w:rsid w:val="000376B0"/>
    <w:rsid w:val="000438BF"/>
    <w:rsid w:val="00045718"/>
    <w:rsid w:val="000457B2"/>
    <w:rsid w:val="000465B5"/>
    <w:rsid w:val="000515AE"/>
    <w:rsid w:val="00051D62"/>
    <w:rsid w:val="00053C22"/>
    <w:rsid w:val="000540A1"/>
    <w:rsid w:val="000572CA"/>
    <w:rsid w:val="00057F2F"/>
    <w:rsid w:val="00061713"/>
    <w:rsid w:val="00065195"/>
    <w:rsid w:val="00067367"/>
    <w:rsid w:val="00070495"/>
    <w:rsid w:val="000728DB"/>
    <w:rsid w:val="00072A89"/>
    <w:rsid w:val="00074511"/>
    <w:rsid w:val="00074BC9"/>
    <w:rsid w:val="0007533D"/>
    <w:rsid w:val="00081196"/>
    <w:rsid w:val="00081E44"/>
    <w:rsid w:val="00083BDD"/>
    <w:rsid w:val="00084D55"/>
    <w:rsid w:val="000910B6"/>
    <w:rsid w:val="00093799"/>
    <w:rsid w:val="0009387E"/>
    <w:rsid w:val="000946CC"/>
    <w:rsid w:val="00096939"/>
    <w:rsid w:val="000A06FB"/>
    <w:rsid w:val="000A22FA"/>
    <w:rsid w:val="000A7891"/>
    <w:rsid w:val="000A7AE9"/>
    <w:rsid w:val="000B086E"/>
    <w:rsid w:val="000B3F6D"/>
    <w:rsid w:val="000B48C2"/>
    <w:rsid w:val="000B5F2C"/>
    <w:rsid w:val="000B6BEA"/>
    <w:rsid w:val="000C23EC"/>
    <w:rsid w:val="000C3A45"/>
    <w:rsid w:val="000C64CD"/>
    <w:rsid w:val="000C7212"/>
    <w:rsid w:val="000C7E2E"/>
    <w:rsid w:val="000D0613"/>
    <w:rsid w:val="000D07FD"/>
    <w:rsid w:val="000D2251"/>
    <w:rsid w:val="000D2F91"/>
    <w:rsid w:val="000E18DF"/>
    <w:rsid w:val="000E2BE3"/>
    <w:rsid w:val="000E46E6"/>
    <w:rsid w:val="000E72AB"/>
    <w:rsid w:val="000E7F1D"/>
    <w:rsid w:val="000F050A"/>
    <w:rsid w:val="000F06E3"/>
    <w:rsid w:val="000F3F2B"/>
    <w:rsid w:val="0010055B"/>
    <w:rsid w:val="0010394D"/>
    <w:rsid w:val="00106390"/>
    <w:rsid w:val="00110329"/>
    <w:rsid w:val="00114D70"/>
    <w:rsid w:val="0011568D"/>
    <w:rsid w:val="001165E6"/>
    <w:rsid w:val="0011692D"/>
    <w:rsid w:val="0011756D"/>
    <w:rsid w:val="00117BEB"/>
    <w:rsid w:val="001214F3"/>
    <w:rsid w:val="00121CD4"/>
    <w:rsid w:val="00122A42"/>
    <w:rsid w:val="00137C1B"/>
    <w:rsid w:val="00146762"/>
    <w:rsid w:val="001531B5"/>
    <w:rsid w:val="00154926"/>
    <w:rsid w:val="00157D65"/>
    <w:rsid w:val="00160D43"/>
    <w:rsid w:val="001667D0"/>
    <w:rsid w:val="001670A9"/>
    <w:rsid w:val="0016787D"/>
    <w:rsid w:val="00171761"/>
    <w:rsid w:val="001722B7"/>
    <w:rsid w:val="001731BC"/>
    <w:rsid w:val="00176556"/>
    <w:rsid w:val="001779A0"/>
    <w:rsid w:val="00177A6F"/>
    <w:rsid w:val="00181C8C"/>
    <w:rsid w:val="00184DEA"/>
    <w:rsid w:val="00187D5F"/>
    <w:rsid w:val="001909CE"/>
    <w:rsid w:val="00190DBC"/>
    <w:rsid w:val="0019321D"/>
    <w:rsid w:val="0019508A"/>
    <w:rsid w:val="001960FD"/>
    <w:rsid w:val="00196523"/>
    <w:rsid w:val="00197462"/>
    <w:rsid w:val="00197A2E"/>
    <w:rsid w:val="001A2B12"/>
    <w:rsid w:val="001A344D"/>
    <w:rsid w:val="001A48A7"/>
    <w:rsid w:val="001B1C06"/>
    <w:rsid w:val="001B607F"/>
    <w:rsid w:val="001B7262"/>
    <w:rsid w:val="001B7E71"/>
    <w:rsid w:val="001C03C6"/>
    <w:rsid w:val="001C169A"/>
    <w:rsid w:val="001C1720"/>
    <w:rsid w:val="001C4548"/>
    <w:rsid w:val="001D00DF"/>
    <w:rsid w:val="001D0117"/>
    <w:rsid w:val="001D300C"/>
    <w:rsid w:val="001D4330"/>
    <w:rsid w:val="001D5494"/>
    <w:rsid w:val="001D5F01"/>
    <w:rsid w:val="001E2A7D"/>
    <w:rsid w:val="001E625B"/>
    <w:rsid w:val="001E7243"/>
    <w:rsid w:val="001E79CD"/>
    <w:rsid w:val="001F0EDB"/>
    <w:rsid w:val="001F447B"/>
    <w:rsid w:val="001F563B"/>
    <w:rsid w:val="001F56AE"/>
    <w:rsid w:val="001F7711"/>
    <w:rsid w:val="002000AA"/>
    <w:rsid w:val="00200A62"/>
    <w:rsid w:val="0020153E"/>
    <w:rsid w:val="002026E0"/>
    <w:rsid w:val="0020356F"/>
    <w:rsid w:val="0020534E"/>
    <w:rsid w:val="002055DD"/>
    <w:rsid w:val="00205CF2"/>
    <w:rsid w:val="0020689E"/>
    <w:rsid w:val="00207CD4"/>
    <w:rsid w:val="00211224"/>
    <w:rsid w:val="00215090"/>
    <w:rsid w:val="002153FE"/>
    <w:rsid w:val="00215617"/>
    <w:rsid w:val="002167CF"/>
    <w:rsid w:val="002170EF"/>
    <w:rsid w:val="00220392"/>
    <w:rsid w:val="00222683"/>
    <w:rsid w:val="00222DA6"/>
    <w:rsid w:val="002300E5"/>
    <w:rsid w:val="002337E6"/>
    <w:rsid w:val="00237265"/>
    <w:rsid w:val="0024025A"/>
    <w:rsid w:val="00242FC8"/>
    <w:rsid w:val="0024747E"/>
    <w:rsid w:val="00251FB2"/>
    <w:rsid w:val="00257FEF"/>
    <w:rsid w:val="002604BF"/>
    <w:rsid w:val="00262D9E"/>
    <w:rsid w:val="002717B3"/>
    <w:rsid w:val="0027324D"/>
    <w:rsid w:val="00273CFC"/>
    <w:rsid w:val="002743C4"/>
    <w:rsid w:val="00276B6C"/>
    <w:rsid w:val="002813CF"/>
    <w:rsid w:val="00281BCE"/>
    <w:rsid w:val="00282BBE"/>
    <w:rsid w:val="002833C5"/>
    <w:rsid w:val="00285334"/>
    <w:rsid w:val="00285EE0"/>
    <w:rsid w:val="0028635A"/>
    <w:rsid w:val="00292106"/>
    <w:rsid w:val="00293D9F"/>
    <w:rsid w:val="00293E68"/>
    <w:rsid w:val="00294228"/>
    <w:rsid w:val="002A407E"/>
    <w:rsid w:val="002A455F"/>
    <w:rsid w:val="002B40B2"/>
    <w:rsid w:val="002B6D0B"/>
    <w:rsid w:val="002C06CB"/>
    <w:rsid w:val="002C1A6A"/>
    <w:rsid w:val="002C46EA"/>
    <w:rsid w:val="002C4A13"/>
    <w:rsid w:val="002C5CCD"/>
    <w:rsid w:val="002C79EC"/>
    <w:rsid w:val="002D2847"/>
    <w:rsid w:val="002D504E"/>
    <w:rsid w:val="002D6A9D"/>
    <w:rsid w:val="002E26C2"/>
    <w:rsid w:val="002E31FF"/>
    <w:rsid w:val="002E32CD"/>
    <w:rsid w:val="002E3EB4"/>
    <w:rsid w:val="002E4188"/>
    <w:rsid w:val="002E73D1"/>
    <w:rsid w:val="002F096F"/>
    <w:rsid w:val="002F2B7A"/>
    <w:rsid w:val="002F5100"/>
    <w:rsid w:val="002F63AD"/>
    <w:rsid w:val="00301869"/>
    <w:rsid w:val="00302287"/>
    <w:rsid w:val="00302B36"/>
    <w:rsid w:val="00303932"/>
    <w:rsid w:val="00312C10"/>
    <w:rsid w:val="0031484E"/>
    <w:rsid w:val="00314E75"/>
    <w:rsid w:val="0031505A"/>
    <w:rsid w:val="00316EB6"/>
    <w:rsid w:val="00321690"/>
    <w:rsid w:val="00325C71"/>
    <w:rsid w:val="00327257"/>
    <w:rsid w:val="00330309"/>
    <w:rsid w:val="00333B1F"/>
    <w:rsid w:val="00334B90"/>
    <w:rsid w:val="003369C0"/>
    <w:rsid w:val="00336AD6"/>
    <w:rsid w:val="0033726A"/>
    <w:rsid w:val="00340BD5"/>
    <w:rsid w:val="00340CFA"/>
    <w:rsid w:val="003412E6"/>
    <w:rsid w:val="0034432A"/>
    <w:rsid w:val="00345B72"/>
    <w:rsid w:val="00350F61"/>
    <w:rsid w:val="0035484E"/>
    <w:rsid w:val="00355608"/>
    <w:rsid w:val="00355DA3"/>
    <w:rsid w:val="003578EF"/>
    <w:rsid w:val="00361568"/>
    <w:rsid w:val="00363667"/>
    <w:rsid w:val="00370644"/>
    <w:rsid w:val="00370C79"/>
    <w:rsid w:val="003720DA"/>
    <w:rsid w:val="00372B77"/>
    <w:rsid w:val="00373E4B"/>
    <w:rsid w:val="00373F97"/>
    <w:rsid w:val="003741A6"/>
    <w:rsid w:val="003746F7"/>
    <w:rsid w:val="00374A50"/>
    <w:rsid w:val="00375A0F"/>
    <w:rsid w:val="003811BD"/>
    <w:rsid w:val="00381A75"/>
    <w:rsid w:val="00382F4B"/>
    <w:rsid w:val="0038377E"/>
    <w:rsid w:val="00384D5F"/>
    <w:rsid w:val="00387F6E"/>
    <w:rsid w:val="003904A1"/>
    <w:rsid w:val="00390F71"/>
    <w:rsid w:val="0039137D"/>
    <w:rsid w:val="00391EA1"/>
    <w:rsid w:val="00393A48"/>
    <w:rsid w:val="00397C01"/>
    <w:rsid w:val="003A080E"/>
    <w:rsid w:val="003A2891"/>
    <w:rsid w:val="003A4B77"/>
    <w:rsid w:val="003A6FDE"/>
    <w:rsid w:val="003B1C1C"/>
    <w:rsid w:val="003B1DB7"/>
    <w:rsid w:val="003B28D1"/>
    <w:rsid w:val="003B3936"/>
    <w:rsid w:val="003B6917"/>
    <w:rsid w:val="003C3610"/>
    <w:rsid w:val="003C391B"/>
    <w:rsid w:val="003C4C3D"/>
    <w:rsid w:val="003C50F4"/>
    <w:rsid w:val="003C7876"/>
    <w:rsid w:val="003D0FA0"/>
    <w:rsid w:val="003D1994"/>
    <w:rsid w:val="003D2AA3"/>
    <w:rsid w:val="003D2DCF"/>
    <w:rsid w:val="003D5166"/>
    <w:rsid w:val="003D535F"/>
    <w:rsid w:val="003D61AA"/>
    <w:rsid w:val="003D7525"/>
    <w:rsid w:val="003D7C89"/>
    <w:rsid w:val="003E4F98"/>
    <w:rsid w:val="003E5080"/>
    <w:rsid w:val="003E67D6"/>
    <w:rsid w:val="003E749E"/>
    <w:rsid w:val="003F0231"/>
    <w:rsid w:val="003F1921"/>
    <w:rsid w:val="003F3963"/>
    <w:rsid w:val="003F423A"/>
    <w:rsid w:val="003F4517"/>
    <w:rsid w:val="003F6AD6"/>
    <w:rsid w:val="0040128F"/>
    <w:rsid w:val="004022E4"/>
    <w:rsid w:val="00403973"/>
    <w:rsid w:val="0040503A"/>
    <w:rsid w:val="0040529A"/>
    <w:rsid w:val="00405EDD"/>
    <w:rsid w:val="004074ED"/>
    <w:rsid w:val="004102D3"/>
    <w:rsid w:val="00414DFA"/>
    <w:rsid w:val="00414FAC"/>
    <w:rsid w:val="00415BD7"/>
    <w:rsid w:val="0041716B"/>
    <w:rsid w:val="00422FB7"/>
    <w:rsid w:val="00423E2B"/>
    <w:rsid w:val="00427602"/>
    <w:rsid w:val="00427652"/>
    <w:rsid w:val="00431E3E"/>
    <w:rsid w:val="00434D13"/>
    <w:rsid w:val="004359D0"/>
    <w:rsid w:val="0044137B"/>
    <w:rsid w:val="00442C69"/>
    <w:rsid w:val="00444A8C"/>
    <w:rsid w:val="00445E4A"/>
    <w:rsid w:val="0044768F"/>
    <w:rsid w:val="00456D37"/>
    <w:rsid w:val="00457981"/>
    <w:rsid w:val="00457FB8"/>
    <w:rsid w:val="00460F4C"/>
    <w:rsid w:val="0046196F"/>
    <w:rsid w:val="00462CCD"/>
    <w:rsid w:val="00463B74"/>
    <w:rsid w:val="00463F64"/>
    <w:rsid w:val="00464CED"/>
    <w:rsid w:val="00467E0E"/>
    <w:rsid w:val="004705F1"/>
    <w:rsid w:val="00471CBD"/>
    <w:rsid w:val="004818FB"/>
    <w:rsid w:val="004844E2"/>
    <w:rsid w:val="00485D0E"/>
    <w:rsid w:val="0048708E"/>
    <w:rsid w:val="0049341E"/>
    <w:rsid w:val="004954D3"/>
    <w:rsid w:val="004A07C8"/>
    <w:rsid w:val="004A11AE"/>
    <w:rsid w:val="004A3E47"/>
    <w:rsid w:val="004A53F1"/>
    <w:rsid w:val="004A788A"/>
    <w:rsid w:val="004A792A"/>
    <w:rsid w:val="004B30C6"/>
    <w:rsid w:val="004B3DD4"/>
    <w:rsid w:val="004B59EB"/>
    <w:rsid w:val="004B7922"/>
    <w:rsid w:val="004C2B8A"/>
    <w:rsid w:val="004C363F"/>
    <w:rsid w:val="004C36B0"/>
    <w:rsid w:val="004C37E9"/>
    <w:rsid w:val="004C452D"/>
    <w:rsid w:val="004C5832"/>
    <w:rsid w:val="004D4EA1"/>
    <w:rsid w:val="004D6F97"/>
    <w:rsid w:val="004D7ED4"/>
    <w:rsid w:val="004E0C8B"/>
    <w:rsid w:val="004E3DCA"/>
    <w:rsid w:val="004E693A"/>
    <w:rsid w:val="004F0104"/>
    <w:rsid w:val="004F0FFC"/>
    <w:rsid w:val="004F110F"/>
    <w:rsid w:val="004F4055"/>
    <w:rsid w:val="00502235"/>
    <w:rsid w:val="00502B0C"/>
    <w:rsid w:val="00502E6D"/>
    <w:rsid w:val="005046C2"/>
    <w:rsid w:val="0050710F"/>
    <w:rsid w:val="00511460"/>
    <w:rsid w:val="00513059"/>
    <w:rsid w:val="005135CA"/>
    <w:rsid w:val="0051393A"/>
    <w:rsid w:val="0051441F"/>
    <w:rsid w:val="00521CF8"/>
    <w:rsid w:val="00522AC3"/>
    <w:rsid w:val="00523EB8"/>
    <w:rsid w:val="0052509D"/>
    <w:rsid w:val="00525437"/>
    <w:rsid w:val="00526F09"/>
    <w:rsid w:val="00531E84"/>
    <w:rsid w:val="00532A61"/>
    <w:rsid w:val="00534655"/>
    <w:rsid w:val="00540FCB"/>
    <w:rsid w:val="00542604"/>
    <w:rsid w:val="0054278F"/>
    <w:rsid w:val="00542E91"/>
    <w:rsid w:val="0054489F"/>
    <w:rsid w:val="0054500D"/>
    <w:rsid w:val="0055415D"/>
    <w:rsid w:val="00556E7E"/>
    <w:rsid w:val="0055761F"/>
    <w:rsid w:val="0055764D"/>
    <w:rsid w:val="0055767C"/>
    <w:rsid w:val="0055780C"/>
    <w:rsid w:val="00561319"/>
    <w:rsid w:val="00561D9E"/>
    <w:rsid w:val="005626B1"/>
    <w:rsid w:val="00563513"/>
    <w:rsid w:val="00566DB8"/>
    <w:rsid w:val="00572CEF"/>
    <w:rsid w:val="00572D9E"/>
    <w:rsid w:val="00573691"/>
    <w:rsid w:val="005744B0"/>
    <w:rsid w:val="0057528E"/>
    <w:rsid w:val="00576BD6"/>
    <w:rsid w:val="00581C8F"/>
    <w:rsid w:val="0058236F"/>
    <w:rsid w:val="00585401"/>
    <w:rsid w:val="00587B55"/>
    <w:rsid w:val="00592BDC"/>
    <w:rsid w:val="00593137"/>
    <w:rsid w:val="0059394B"/>
    <w:rsid w:val="00595202"/>
    <w:rsid w:val="00597E9E"/>
    <w:rsid w:val="005A3F82"/>
    <w:rsid w:val="005A5402"/>
    <w:rsid w:val="005A7F71"/>
    <w:rsid w:val="005B1A26"/>
    <w:rsid w:val="005B2B01"/>
    <w:rsid w:val="005B4831"/>
    <w:rsid w:val="005B52AE"/>
    <w:rsid w:val="005B6021"/>
    <w:rsid w:val="005B6FA2"/>
    <w:rsid w:val="005C107E"/>
    <w:rsid w:val="005C2248"/>
    <w:rsid w:val="005C335B"/>
    <w:rsid w:val="005C56EC"/>
    <w:rsid w:val="005C7AF1"/>
    <w:rsid w:val="005D0B15"/>
    <w:rsid w:val="005D3012"/>
    <w:rsid w:val="005D3557"/>
    <w:rsid w:val="005D6BEA"/>
    <w:rsid w:val="005D75AB"/>
    <w:rsid w:val="005E010B"/>
    <w:rsid w:val="005E1AD5"/>
    <w:rsid w:val="005E1F85"/>
    <w:rsid w:val="005E2F18"/>
    <w:rsid w:val="005E4D31"/>
    <w:rsid w:val="005E5C1D"/>
    <w:rsid w:val="005F1533"/>
    <w:rsid w:val="005F5720"/>
    <w:rsid w:val="005F76D4"/>
    <w:rsid w:val="00600C9F"/>
    <w:rsid w:val="00601656"/>
    <w:rsid w:val="00601D0D"/>
    <w:rsid w:val="0060458B"/>
    <w:rsid w:val="00605307"/>
    <w:rsid w:val="006053C0"/>
    <w:rsid w:val="006061A8"/>
    <w:rsid w:val="00624D6C"/>
    <w:rsid w:val="006254FE"/>
    <w:rsid w:val="006277A6"/>
    <w:rsid w:val="006344C7"/>
    <w:rsid w:val="006358BC"/>
    <w:rsid w:val="00636539"/>
    <w:rsid w:val="0064024C"/>
    <w:rsid w:val="00640E16"/>
    <w:rsid w:val="006441BC"/>
    <w:rsid w:val="006445E4"/>
    <w:rsid w:val="0064464C"/>
    <w:rsid w:val="00644EDE"/>
    <w:rsid w:val="006451DB"/>
    <w:rsid w:val="0065276A"/>
    <w:rsid w:val="00654AB7"/>
    <w:rsid w:val="00654EBD"/>
    <w:rsid w:val="00657764"/>
    <w:rsid w:val="00660CE7"/>
    <w:rsid w:val="00661926"/>
    <w:rsid w:val="006631C1"/>
    <w:rsid w:val="00664907"/>
    <w:rsid w:val="00664C82"/>
    <w:rsid w:val="00665F89"/>
    <w:rsid w:val="00674840"/>
    <w:rsid w:val="00675995"/>
    <w:rsid w:val="006800DA"/>
    <w:rsid w:val="006823FC"/>
    <w:rsid w:val="006838DB"/>
    <w:rsid w:val="0068480C"/>
    <w:rsid w:val="0068699B"/>
    <w:rsid w:val="00691530"/>
    <w:rsid w:val="00692034"/>
    <w:rsid w:val="00693F51"/>
    <w:rsid w:val="00694160"/>
    <w:rsid w:val="00694F64"/>
    <w:rsid w:val="0069723A"/>
    <w:rsid w:val="00697516"/>
    <w:rsid w:val="006A0329"/>
    <w:rsid w:val="006A479F"/>
    <w:rsid w:val="006B091E"/>
    <w:rsid w:val="006B1896"/>
    <w:rsid w:val="006B281F"/>
    <w:rsid w:val="006B30F0"/>
    <w:rsid w:val="006B4078"/>
    <w:rsid w:val="006B41AA"/>
    <w:rsid w:val="006B54ED"/>
    <w:rsid w:val="006C2FED"/>
    <w:rsid w:val="006C489E"/>
    <w:rsid w:val="006C48D0"/>
    <w:rsid w:val="006C7E5F"/>
    <w:rsid w:val="006D3638"/>
    <w:rsid w:val="006D4096"/>
    <w:rsid w:val="006D6326"/>
    <w:rsid w:val="006E0A2C"/>
    <w:rsid w:val="006E1465"/>
    <w:rsid w:val="006E147A"/>
    <w:rsid w:val="006E1904"/>
    <w:rsid w:val="006E2232"/>
    <w:rsid w:val="006E2CDE"/>
    <w:rsid w:val="006E37FC"/>
    <w:rsid w:val="006E5D6C"/>
    <w:rsid w:val="006E6B87"/>
    <w:rsid w:val="006F01F0"/>
    <w:rsid w:val="006F0B43"/>
    <w:rsid w:val="006F16E3"/>
    <w:rsid w:val="006F1A5F"/>
    <w:rsid w:val="006F429D"/>
    <w:rsid w:val="006F5FD9"/>
    <w:rsid w:val="007005AA"/>
    <w:rsid w:val="0070113F"/>
    <w:rsid w:val="007021CA"/>
    <w:rsid w:val="007046E0"/>
    <w:rsid w:val="00705028"/>
    <w:rsid w:val="00713A75"/>
    <w:rsid w:val="00717965"/>
    <w:rsid w:val="007227F0"/>
    <w:rsid w:val="00725B41"/>
    <w:rsid w:val="00725FB2"/>
    <w:rsid w:val="007277A1"/>
    <w:rsid w:val="00735DEC"/>
    <w:rsid w:val="007409DD"/>
    <w:rsid w:val="00743533"/>
    <w:rsid w:val="00743EE1"/>
    <w:rsid w:val="007454B9"/>
    <w:rsid w:val="00745F21"/>
    <w:rsid w:val="007467E3"/>
    <w:rsid w:val="00746879"/>
    <w:rsid w:val="0074702A"/>
    <w:rsid w:val="0075160F"/>
    <w:rsid w:val="00751650"/>
    <w:rsid w:val="00751670"/>
    <w:rsid w:val="00751F16"/>
    <w:rsid w:val="00755BEC"/>
    <w:rsid w:val="007565E1"/>
    <w:rsid w:val="00761677"/>
    <w:rsid w:val="00761823"/>
    <w:rsid w:val="00771BFE"/>
    <w:rsid w:val="0077338B"/>
    <w:rsid w:val="0078056A"/>
    <w:rsid w:val="00781184"/>
    <w:rsid w:val="00783CB8"/>
    <w:rsid w:val="00787220"/>
    <w:rsid w:val="007874BC"/>
    <w:rsid w:val="0078756B"/>
    <w:rsid w:val="007921E9"/>
    <w:rsid w:val="007A1164"/>
    <w:rsid w:val="007A1739"/>
    <w:rsid w:val="007A36C6"/>
    <w:rsid w:val="007A6678"/>
    <w:rsid w:val="007A7BCC"/>
    <w:rsid w:val="007B109A"/>
    <w:rsid w:val="007B20F2"/>
    <w:rsid w:val="007B6419"/>
    <w:rsid w:val="007B6B2B"/>
    <w:rsid w:val="007B70C3"/>
    <w:rsid w:val="007B7E12"/>
    <w:rsid w:val="007C01DE"/>
    <w:rsid w:val="007C0669"/>
    <w:rsid w:val="007C106B"/>
    <w:rsid w:val="007C1809"/>
    <w:rsid w:val="007C3B9F"/>
    <w:rsid w:val="007C48A4"/>
    <w:rsid w:val="007D17DB"/>
    <w:rsid w:val="007D447D"/>
    <w:rsid w:val="007D452E"/>
    <w:rsid w:val="007D6467"/>
    <w:rsid w:val="007E2D85"/>
    <w:rsid w:val="007E3C95"/>
    <w:rsid w:val="007E67A8"/>
    <w:rsid w:val="007F02F4"/>
    <w:rsid w:val="007F12D7"/>
    <w:rsid w:val="007F45B5"/>
    <w:rsid w:val="007F4BA7"/>
    <w:rsid w:val="007F66F3"/>
    <w:rsid w:val="008021DC"/>
    <w:rsid w:val="00802E81"/>
    <w:rsid w:val="008036F0"/>
    <w:rsid w:val="008078B0"/>
    <w:rsid w:val="00810B5B"/>
    <w:rsid w:val="008129E2"/>
    <w:rsid w:val="0081799A"/>
    <w:rsid w:val="00821793"/>
    <w:rsid w:val="00823CA5"/>
    <w:rsid w:val="008240C0"/>
    <w:rsid w:val="00824F31"/>
    <w:rsid w:val="008252C7"/>
    <w:rsid w:val="00826A6B"/>
    <w:rsid w:val="00826C22"/>
    <w:rsid w:val="00827D8F"/>
    <w:rsid w:val="0083039C"/>
    <w:rsid w:val="00831415"/>
    <w:rsid w:val="00831905"/>
    <w:rsid w:val="008329F8"/>
    <w:rsid w:val="008347E1"/>
    <w:rsid w:val="00834BD1"/>
    <w:rsid w:val="0083681D"/>
    <w:rsid w:val="00837D3C"/>
    <w:rsid w:val="008461CA"/>
    <w:rsid w:val="00850508"/>
    <w:rsid w:val="008558AD"/>
    <w:rsid w:val="00856EF9"/>
    <w:rsid w:val="00857136"/>
    <w:rsid w:val="008574D8"/>
    <w:rsid w:val="008614E3"/>
    <w:rsid w:val="00864BF2"/>
    <w:rsid w:val="00870200"/>
    <w:rsid w:val="00871ADA"/>
    <w:rsid w:val="00874968"/>
    <w:rsid w:val="00874C0C"/>
    <w:rsid w:val="008766D8"/>
    <w:rsid w:val="0087697F"/>
    <w:rsid w:val="008825AC"/>
    <w:rsid w:val="008834DF"/>
    <w:rsid w:val="008848D9"/>
    <w:rsid w:val="00885D7D"/>
    <w:rsid w:val="00887900"/>
    <w:rsid w:val="0089418F"/>
    <w:rsid w:val="008963B3"/>
    <w:rsid w:val="00897222"/>
    <w:rsid w:val="008A0F8D"/>
    <w:rsid w:val="008A16FF"/>
    <w:rsid w:val="008A3834"/>
    <w:rsid w:val="008A4084"/>
    <w:rsid w:val="008A5FB2"/>
    <w:rsid w:val="008A6DC9"/>
    <w:rsid w:val="008B4596"/>
    <w:rsid w:val="008B5F86"/>
    <w:rsid w:val="008B64EC"/>
    <w:rsid w:val="008C0136"/>
    <w:rsid w:val="008C142F"/>
    <w:rsid w:val="008C4B9D"/>
    <w:rsid w:val="008C55B7"/>
    <w:rsid w:val="008C5F6B"/>
    <w:rsid w:val="008C681A"/>
    <w:rsid w:val="008C6E84"/>
    <w:rsid w:val="008D3588"/>
    <w:rsid w:val="008D4456"/>
    <w:rsid w:val="008E2681"/>
    <w:rsid w:val="008F1723"/>
    <w:rsid w:val="008F35CE"/>
    <w:rsid w:val="008F391F"/>
    <w:rsid w:val="009025BC"/>
    <w:rsid w:val="00902A1C"/>
    <w:rsid w:val="00903A3E"/>
    <w:rsid w:val="00904B86"/>
    <w:rsid w:val="0090529C"/>
    <w:rsid w:val="00905E5C"/>
    <w:rsid w:val="00910B38"/>
    <w:rsid w:val="00912CAB"/>
    <w:rsid w:val="00913DC5"/>
    <w:rsid w:val="009156E9"/>
    <w:rsid w:val="00921AC8"/>
    <w:rsid w:val="009233E1"/>
    <w:rsid w:val="00925F87"/>
    <w:rsid w:val="009268D3"/>
    <w:rsid w:val="009275BE"/>
    <w:rsid w:val="00933E7B"/>
    <w:rsid w:val="00936517"/>
    <w:rsid w:val="00936BB7"/>
    <w:rsid w:val="00937B4D"/>
    <w:rsid w:val="00942202"/>
    <w:rsid w:val="009434E6"/>
    <w:rsid w:val="009476CE"/>
    <w:rsid w:val="009510EF"/>
    <w:rsid w:val="00951E0B"/>
    <w:rsid w:val="009529BF"/>
    <w:rsid w:val="0095711B"/>
    <w:rsid w:val="00957E6C"/>
    <w:rsid w:val="00962D72"/>
    <w:rsid w:val="00963CFC"/>
    <w:rsid w:val="009720DA"/>
    <w:rsid w:val="00973866"/>
    <w:rsid w:val="00974382"/>
    <w:rsid w:val="00976EA7"/>
    <w:rsid w:val="009774C7"/>
    <w:rsid w:val="00981641"/>
    <w:rsid w:val="0098415E"/>
    <w:rsid w:val="00984D2A"/>
    <w:rsid w:val="009919CB"/>
    <w:rsid w:val="00991E6C"/>
    <w:rsid w:val="00993DDD"/>
    <w:rsid w:val="00996088"/>
    <w:rsid w:val="009A52A7"/>
    <w:rsid w:val="009A7FD4"/>
    <w:rsid w:val="009B2024"/>
    <w:rsid w:val="009B3A93"/>
    <w:rsid w:val="009B5BF1"/>
    <w:rsid w:val="009B6FF6"/>
    <w:rsid w:val="009C43DA"/>
    <w:rsid w:val="009C47D1"/>
    <w:rsid w:val="009D01D3"/>
    <w:rsid w:val="009D072E"/>
    <w:rsid w:val="009D41D8"/>
    <w:rsid w:val="009D4A55"/>
    <w:rsid w:val="009D4FB6"/>
    <w:rsid w:val="009D5E6C"/>
    <w:rsid w:val="009D5FA4"/>
    <w:rsid w:val="009D7B8F"/>
    <w:rsid w:val="009E6C92"/>
    <w:rsid w:val="009E7F1D"/>
    <w:rsid w:val="009F19B9"/>
    <w:rsid w:val="009F5CD0"/>
    <w:rsid w:val="009F7068"/>
    <w:rsid w:val="009F769E"/>
    <w:rsid w:val="00A00E13"/>
    <w:rsid w:val="00A03796"/>
    <w:rsid w:val="00A042C2"/>
    <w:rsid w:val="00A11434"/>
    <w:rsid w:val="00A11BB6"/>
    <w:rsid w:val="00A1345E"/>
    <w:rsid w:val="00A14A3F"/>
    <w:rsid w:val="00A15033"/>
    <w:rsid w:val="00A163B6"/>
    <w:rsid w:val="00A16415"/>
    <w:rsid w:val="00A16780"/>
    <w:rsid w:val="00A204F8"/>
    <w:rsid w:val="00A208DD"/>
    <w:rsid w:val="00A21B3D"/>
    <w:rsid w:val="00A22923"/>
    <w:rsid w:val="00A22E34"/>
    <w:rsid w:val="00A23FBF"/>
    <w:rsid w:val="00A2627A"/>
    <w:rsid w:val="00A3172C"/>
    <w:rsid w:val="00A31A92"/>
    <w:rsid w:val="00A345AB"/>
    <w:rsid w:val="00A3464D"/>
    <w:rsid w:val="00A34981"/>
    <w:rsid w:val="00A34F1A"/>
    <w:rsid w:val="00A358A8"/>
    <w:rsid w:val="00A35B4A"/>
    <w:rsid w:val="00A3615F"/>
    <w:rsid w:val="00A40289"/>
    <w:rsid w:val="00A40967"/>
    <w:rsid w:val="00A40AFD"/>
    <w:rsid w:val="00A40F79"/>
    <w:rsid w:val="00A43894"/>
    <w:rsid w:val="00A43A1D"/>
    <w:rsid w:val="00A44785"/>
    <w:rsid w:val="00A55574"/>
    <w:rsid w:val="00A556FE"/>
    <w:rsid w:val="00A56AC9"/>
    <w:rsid w:val="00A615BD"/>
    <w:rsid w:val="00A631AC"/>
    <w:rsid w:val="00A663F3"/>
    <w:rsid w:val="00A67F94"/>
    <w:rsid w:val="00A720EF"/>
    <w:rsid w:val="00A72C4F"/>
    <w:rsid w:val="00A734DB"/>
    <w:rsid w:val="00A73A72"/>
    <w:rsid w:val="00A74027"/>
    <w:rsid w:val="00A74EE4"/>
    <w:rsid w:val="00A764BF"/>
    <w:rsid w:val="00A77852"/>
    <w:rsid w:val="00A84296"/>
    <w:rsid w:val="00A84E5C"/>
    <w:rsid w:val="00A85D18"/>
    <w:rsid w:val="00A86822"/>
    <w:rsid w:val="00A92BFE"/>
    <w:rsid w:val="00A96692"/>
    <w:rsid w:val="00A97FDD"/>
    <w:rsid w:val="00AA0033"/>
    <w:rsid w:val="00AA2C20"/>
    <w:rsid w:val="00AA3334"/>
    <w:rsid w:val="00AA34CD"/>
    <w:rsid w:val="00AA6820"/>
    <w:rsid w:val="00AA6B12"/>
    <w:rsid w:val="00AA7C4A"/>
    <w:rsid w:val="00AB15BA"/>
    <w:rsid w:val="00AB1F5A"/>
    <w:rsid w:val="00AB5DC2"/>
    <w:rsid w:val="00AC4F79"/>
    <w:rsid w:val="00AC548E"/>
    <w:rsid w:val="00AC7993"/>
    <w:rsid w:val="00AC7CA2"/>
    <w:rsid w:val="00AD1B97"/>
    <w:rsid w:val="00AD230E"/>
    <w:rsid w:val="00AD344A"/>
    <w:rsid w:val="00AD5633"/>
    <w:rsid w:val="00AD7134"/>
    <w:rsid w:val="00AD7A6F"/>
    <w:rsid w:val="00AD7AEC"/>
    <w:rsid w:val="00AE08EF"/>
    <w:rsid w:val="00AE4F3C"/>
    <w:rsid w:val="00AE60BA"/>
    <w:rsid w:val="00AE6497"/>
    <w:rsid w:val="00AE6FA7"/>
    <w:rsid w:val="00AE71EE"/>
    <w:rsid w:val="00AE7A8C"/>
    <w:rsid w:val="00AF00A3"/>
    <w:rsid w:val="00AF0577"/>
    <w:rsid w:val="00AF4FD5"/>
    <w:rsid w:val="00AF58A2"/>
    <w:rsid w:val="00AF5BDF"/>
    <w:rsid w:val="00AF69FD"/>
    <w:rsid w:val="00B00C85"/>
    <w:rsid w:val="00B02006"/>
    <w:rsid w:val="00B02F16"/>
    <w:rsid w:val="00B10CA6"/>
    <w:rsid w:val="00B12534"/>
    <w:rsid w:val="00B13EBF"/>
    <w:rsid w:val="00B1437A"/>
    <w:rsid w:val="00B15727"/>
    <w:rsid w:val="00B1574F"/>
    <w:rsid w:val="00B16ECB"/>
    <w:rsid w:val="00B173D2"/>
    <w:rsid w:val="00B1743F"/>
    <w:rsid w:val="00B17FF6"/>
    <w:rsid w:val="00B202DF"/>
    <w:rsid w:val="00B203B1"/>
    <w:rsid w:val="00B2042A"/>
    <w:rsid w:val="00B22368"/>
    <w:rsid w:val="00B22977"/>
    <w:rsid w:val="00B22AE4"/>
    <w:rsid w:val="00B234BE"/>
    <w:rsid w:val="00B23DB2"/>
    <w:rsid w:val="00B312D5"/>
    <w:rsid w:val="00B33255"/>
    <w:rsid w:val="00B35DC5"/>
    <w:rsid w:val="00B452EE"/>
    <w:rsid w:val="00B45454"/>
    <w:rsid w:val="00B45B79"/>
    <w:rsid w:val="00B510ED"/>
    <w:rsid w:val="00B55FE0"/>
    <w:rsid w:val="00B60347"/>
    <w:rsid w:val="00B606D7"/>
    <w:rsid w:val="00B63EF3"/>
    <w:rsid w:val="00B648D2"/>
    <w:rsid w:val="00B720D6"/>
    <w:rsid w:val="00B76325"/>
    <w:rsid w:val="00B768E6"/>
    <w:rsid w:val="00B834C3"/>
    <w:rsid w:val="00B83A70"/>
    <w:rsid w:val="00B84FC7"/>
    <w:rsid w:val="00B911BE"/>
    <w:rsid w:val="00B92035"/>
    <w:rsid w:val="00B930CA"/>
    <w:rsid w:val="00B93688"/>
    <w:rsid w:val="00B93F79"/>
    <w:rsid w:val="00B94DB4"/>
    <w:rsid w:val="00B96333"/>
    <w:rsid w:val="00BA0DF2"/>
    <w:rsid w:val="00BA2017"/>
    <w:rsid w:val="00BA3F5B"/>
    <w:rsid w:val="00BA6BAB"/>
    <w:rsid w:val="00BA70D9"/>
    <w:rsid w:val="00BB382A"/>
    <w:rsid w:val="00BB457D"/>
    <w:rsid w:val="00BB490C"/>
    <w:rsid w:val="00BB573F"/>
    <w:rsid w:val="00BB5906"/>
    <w:rsid w:val="00BB6130"/>
    <w:rsid w:val="00BB656F"/>
    <w:rsid w:val="00BB696D"/>
    <w:rsid w:val="00BC21F5"/>
    <w:rsid w:val="00BC3BBA"/>
    <w:rsid w:val="00BC70C6"/>
    <w:rsid w:val="00BD11AF"/>
    <w:rsid w:val="00BD2143"/>
    <w:rsid w:val="00BD2C96"/>
    <w:rsid w:val="00BD4885"/>
    <w:rsid w:val="00BD564E"/>
    <w:rsid w:val="00BD73D7"/>
    <w:rsid w:val="00BE2F36"/>
    <w:rsid w:val="00BE5D39"/>
    <w:rsid w:val="00BE65B3"/>
    <w:rsid w:val="00BE72A3"/>
    <w:rsid w:val="00BF1A6B"/>
    <w:rsid w:val="00BF5210"/>
    <w:rsid w:val="00BF6CA3"/>
    <w:rsid w:val="00C13552"/>
    <w:rsid w:val="00C151ED"/>
    <w:rsid w:val="00C165BB"/>
    <w:rsid w:val="00C21601"/>
    <w:rsid w:val="00C23C1D"/>
    <w:rsid w:val="00C25489"/>
    <w:rsid w:val="00C301CB"/>
    <w:rsid w:val="00C3252D"/>
    <w:rsid w:val="00C33A35"/>
    <w:rsid w:val="00C3452A"/>
    <w:rsid w:val="00C35CA4"/>
    <w:rsid w:val="00C36A8C"/>
    <w:rsid w:val="00C376BA"/>
    <w:rsid w:val="00C403D3"/>
    <w:rsid w:val="00C451A6"/>
    <w:rsid w:val="00C47B69"/>
    <w:rsid w:val="00C5218D"/>
    <w:rsid w:val="00C550ED"/>
    <w:rsid w:val="00C56334"/>
    <w:rsid w:val="00C577DD"/>
    <w:rsid w:val="00C57A7B"/>
    <w:rsid w:val="00C605F1"/>
    <w:rsid w:val="00C6295F"/>
    <w:rsid w:val="00C62A7F"/>
    <w:rsid w:val="00C677AA"/>
    <w:rsid w:val="00C71683"/>
    <w:rsid w:val="00C772BF"/>
    <w:rsid w:val="00C8003E"/>
    <w:rsid w:val="00C80EE5"/>
    <w:rsid w:val="00C81791"/>
    <w:rsid w:val="00C81E7E"/>
    <w:rsid w:val="00C838D9"/>
    <w:rsid w:val="00C843AE"/>
    <w:rsid w:val="00C84C34"/>
    <w:rsid w:val="00C87076"/>
    <w:rsid w:val="00C87537"/>
    <w:rsid w:val="00C900FB"/>
    <w:rsid w:val="00C92A36"/>
    <w:rsid w:val="00C96C69"/>
    <w:rsid w:val="00C975A3"/>
    <w:rsid w:val="00C97D77"/>
    <w:rsid w:val="00CA16DA"/>
    <w:rsid w:val="00CA3B26"/>
    <w:rsid w:val="00CB03B7"/>
    <w:rsid w:val="00CB13A5"/>
    <w:rsid w:val="00CB2111"/>
    <w:rsid w:val="00CB32F3"/>
    <w:rsid w:val="00CB3B4B"/>
    <w:rsid w:val="00CB3F31"/>
    <w:rsid w:val="00CB5AFA"/>
    <w:rsid w:val="00CC0D7D"/>
    <w:rsid w:val="00CC2F3A"/>
    <w:rsid w:val="00CC4C52"/>
    <w:rsid w:val="00CC76FC"/>
    <w:rsid w:val="00CC7DB3"/>
    <w:rsid w:val="00CD421D"/>
    <w:rsid w:val="00CD4AD6"/>
    <w:rsid w:val="00CD53C8"/>
    <w:rsid w:val="00CD57D5"/>
    <w:rsid w:val="00CD6067"/>
    <w:rsid w:val="00CD7BB5"/>
    <w:rsid w:val="00CE0A2D"/>
    <w:rsid w:val="00CE0CEA"/>
    <w:rsid w:val="00CE3088"/>
    <w:rsid w:val="00CF022A"/>
    <w:rsid w:val="00CF03CC"/>
    <w:rsid w:val="00CF33E2"/>
    <w:rsid w:val="00CF4288"/>
    <w:rsid w:val="00CF50FC"/>
    <w:rsid w:val="00CF600E"/>
    <w:rsid w:val="00D00F6A"/>
    <w:rsid w:val="00D01055"/>
    <w:rsid w:val="00D02C5E"/>
    <w:rsid w:val="00D04B62"/>
    <w:rsid w:val="00D05FED"/>
    <w:rsid w:val="00D122AE"/>
    <w:rsid w:val="00D13B8C"/>
    <w:rsid w:val="00D1617D"/>
    <w:rsid w:val="00D16DD1"/>
    <w:rsid w:val="00D228FC"/>
    <w:rsid w:val="00D23B12"/>
    <w:rsid w:val="00D23FB0"/>
    <w:rsid w:val="00D25228"/>
    <w:rsid w:val="00D26D37"/>
    <w:rsid w:val="00D30F22"/>
    <w:rsid w:val="00D334D3"/>
    <w:rsid w:val="00D34B7B"/>
    <w:rsid w:val="00D3656E"/>
    <w:rsid w:val="00D36FCE"/>
    <w:rsid w:val="00D3736E"/>
    <w:rsid w:val="00D4009D"/>
    <w:rsid w:val="00D416D3"/>
    <w:rsid w:val="00D4457D"/>
    <w:rsid w:val="00D46200"/>
    <w:rsid w:val="00D46E12"/>
    <w:rsid w:val="00D47C9B"/>
    <w:rsid w:val="00D515E7"/>
    <w:rsid w:val="00D51D8C"/>
    <w:rsid w:val="00D5247A"/>
    <w:rsid w:val="00D5549D"/>
    <w:rsid w:val="00D557ED"/>
    <w:rsid w:val="00D55B42"/>
    <w:rsid w:val="00D6031F"/>
    <w:rsid w:val="00D613E4"/>
    <w:rsid w:val="00D6390D"/>
    <w:rsid w:val="00D64431"/>
    <w:rsid w:val="00D64BB7"/>
    <w:rsid w:val="00D711DC"/>
    <w:rsid w:val="00D718F2"/>
    <w:rsid w:val="00D7309C"/>
    <w:rsid w:val="00D743AC"/>
    <w:rsid w:val="00D769E0"/>
    <w:rsid w:val="00D80E2D"/>
    <w:rsid w:val="00D82266"/>
    <w:rsid w:val="00D82FAE"/>
    <w:rsid w:val="00D83737"/>
    <w:rsid w:val="00D852DD"/>
    <w:rsid w:val="00D87D92"/>
    <w:rsid w:val="00D93A81"/>
    <w:rsid w:val="00D95150"/>
    <w:rsid w:val="00DA2046"/>
    <w:rsid w:val="00DA57D5"/>
    <w:rsid w:val="00DA7DC2"/>
    <w:rsid w:val="00DB143E"/>
    <w:rsid w:val="00DB2040"/>
    <w:rsid w:val="00DB458A"/>
    <w:rsid w:val="00DB6411"/>
    <w:rsid w:val="00DC0723"/>
    <w:rsid w:val="00DC1A6B"/>
    <w:rsid w:val="00DD1B0A"/>
    <w:rsid w:val="00DD55AE"/>
    <w:rsid w:val="00DD644F"/>
    <w:rsid w:val="00DE52A0"/>
    <w:rsid w:val="00DE5863"/>
    <w:rsid w:val="00DE6F63"/>
    <w:rsid w:val="00DF09A1"/>
    <w:rsid w:val="00DF1C9C"/>
    <w:rsid w:val="00DF1EFE"/>
    <w:rsid w:val="00DF283E"/>
    <w:rsid w:val="00DF2FD9"/>
    <w:rsid w:val="00DF6F53"/>
    <w:rsid w:val="00DF75CD"/>
    <w:rsid w:val="00E015CD"/>
    <w:rsid w:val="00E04B41"/>
    <w:rsid w:val="00E05FDC"/>
    <w:rsid w:val="00E10FCC"/>
    <w:rsid w:val="00E12B66"/>
    <w:rsid w:val="00E15FA1"/>
    <w:rsid w:val="00E20A40"/>
    <w:rsid w:val="00E22302"/>
    <w:rsid w:val="00E23525"/>
    <w:rsid w:val="00E267D6"/>
    <w:rsid w:val="00E26829"/>
    <w:rsid w:val="00E2693C"/>
    <w:rsid w:val="00E27B63"/>
    <w:rsid w:val="00E326E6"/>
    <w:rsid w:val="00E327FF"/>
    <w:rsid w:val="00E32ED9"/>
    <w:rsid w:val="00E3419A"/>
    <w:rsid w:val="00E4031E"/>
    <w:rsid w:val="00E40F28"/>
    <w:rsid w:val="00E437D5"/>
    <w:rsid w:val="00E4455F"/>
    <w:rsid w:val="00E469EC"/>
    <w:rsid w:val="00E4737A"/>
    <w:rsid w:val="00E567D3"/>
    <w:rsid w:val="00E56CB6"/>
    <w:rsid w:val="00E627AB"/>
    <w:rsid w:val="00E63AB0"/>
    <w:rsid w:val="00E6574A"/>
    <w:rsid w:val="00E664FE"/>
    <w:rsid w:val="00E66F97"/>
    <w:rsid w:val="00E670F9"/>
    <w:rsid w:val="00E72746"/>
    <w:rsid w:val="00E745A9"/>
    <w:rsid w:val="00E75EB3"/>
    <w:rsid w:val="00E76355"/>
    <w:rsid w:val="00E80EF9"/>
    <w:rsid w:val="00E81F2A"/>
    <w:rsid w:val="00E82295"/>
    <w:rsid w:val="00E82BF5"/>
    <w:rsid w:val="00E84A9E"/>
    <w:rsid w:val="00E87A41"/>
    <w:rsid w:val="00E912E8"/>
    <w:rsid w:val="00E9240C"/>
    <w:rsid w:val="00E9253C"/>
    <w:rsid w:val="00E95D66"/>
    <w:rsid w:val="00E9600C"/>
    <w:rsid w:val="00E96C5D"/>
    <w:rsid w:val="00E9797A"/>
    <w:rsid w:val="00E97DF3"/>
    <w:rsid w:val="00EA2B79"/>
    <w:rsid w:val="00EA4022"/>
    <w:rsid w:val="00EA423E"/>
    <w:rsid w:val="00EA7A6C"/>
    <w:rsid w:val="00EB0C5D"/>
    <w:rsid w:val="00EB0DBD"/>
    <w:rsid w:val="00EB290C"/>
    <w:rsid w:val="00EB2C20"/>
    <w:rsid w:val="00EB4922"/>
    <w:rsid w:val="00EB6B5E"/>
    <w:rsid w:val="00EB74AD"/>
    <w:rsid w:val="00ED185A"/>
    <w:rsid w:val="00ED48C3"/>
    <w:rsid w:val="00ED4B73"/>
    <w:rsid w:val="00ED68FB"/>
    <w:rsid w:val="00ED7999"/>
    <w:rsid w:val="00EE2D3D"/>
    <w:rsid w:val="00EE2F8C"/>
    <w:rsid w:val="00EE32E2"/>
    <w:rsid w:val="00EE6663"/>
    <w:rsid w:val="00EF0DF2"/>
    <w:rsid w:val="00EF10F3"/>
    <w:rsid w:val="00EF3FC5"/>
    <w:rsid w:val="00EF4D35"/>
    <w:rsid w:val="00EF60D3"/>
    <w:rsid w:val="00EF61F4"/>
    <w:rsid w:val="00EF740D"/>
    <w:rsid w:val="00F01875"/>
    <w:rsid w:val="00F03107"/>
    <w:rsid w:val="00F03482"/>
    <w:rsid w:val="00F0383A"/>
    <w:rsid w:val="00F03B3E"/>
    <w:rsid w:val="00F05027"/>
    <w:rsid w:val="00F06A2D"/>
    <w:rsid w:val="00F164FC"/>
    <w:rsid w:val="00F201BC"/>
    <w:rsid w:val="00F23B04"/>
    <w:rsid w:val="00F24589"/>
    <w:rsid w:val="00F25EDC"/>
    <w:rsid w:val="00F327AA"/>
    <w:rsid w:val="00F35E6D"/>
    <w:rsid w:val="00F36475"/>
    <w:rsid w:val="00F36DC9"/>
    <w:rsid w:val="00F4305E"/>
    <w:rsid w:val="00F436EB"/>
    <w:rsid w:val="00F43CB6"/>
    <w:rsid w:val="00F463B8"/>
    <w:rsid w:val="00F51C0D"/>
    <w:rsid w:val="00F531FE"/>
    <w:rsid w:val="00F533FB"/>
    <w:rsid w:val="00F54BBB"/>
    <w:rsid w:val="00F55D32"/>
    <w:rsid w:val="00F57615"/>
    <w:rsid w:val="00F61285"/>
    <w:rsid w:val="00F6595F"/>
    <w:rsid w:val="00F72897"/>
    <w:rsid w:val="00F75766"/>
    <w:rsid w:val="00F7760F"/>
    <w:rsid w:val="00F83079"/>
    <w:rsid w:val="00F83D27"/>
    <w:rsid w:val="00F91151"/>
    <w:rsid w:val="00F918D4"/>
    <w:rsid w:val="00F91CF1"/>
    <w:rsid w:val="00F93FC6"/>
    <w:rsid w:val="00F972CE"/>
    <w:rsid w:val="00FA212D"/>
    <w:rsid w:val="00FA2B7F"/>
    <w:rsid w:val="00FA372C"/>
    <w:rsid w:val="00FA5A6A"/>
    <w:rsid w:val="00FA6682"/>
    <w:rsid w:val="00FB1CE7"/>
    <w:rsid w:val="00FB4E81"/>
    <w:rsid w:val="00FB505E"/>
    <w:rsid w:val="00FB5152"/>
    <w:rsid w:val="00FB558B"/>
    <w:rsid w:val="00FB659E"/>
    <w:rsid w:val="00FC05CF"/>
    <w:rsid w:val="00FC7FCB"/>
    <w:rsid w:val="00FD05C2"/>
    <w:rsid w:val="00FD0E4A"/>
    <w:rsid w:val="00FD21DE"/>
    <w:rsid w:val="00FD5D49"/>
    <w:rsid w:val="00FD65DF"/>
    <w:rsid w:val="00FD7179"/>
    <w:rsid w:val="00FD773F"/>
    <w:rsid w:val="00FD7E5F"/>
    <w:rsid w:val="00FE0418"/>
    <w:rsid w:val="00FE14F6"/>
    <w:rsid w:val="00FE3D1F"/>
    <w:rsid w:val="00FE7D27"/>
    <w:rsid w:val="00FF1C4D"/>
    <w:rsid w:val="00FF3C2C"/>
    <w:rsid w:val="00FF5EC3"/>
    <w:rsid w:val="00FF6976"/>
    <w:rsid w:val="00FF6ABF"/>
    <w:rsid w:val="02B3EFCF"/>
    <w:rsid w:val="0417AE3C"/>
    <w:rsid w:val="04AFAA9B"/>
    <w:rsid w:val="0573F9EB"/>
    <w:rsid w:val="057A3398"/>
    <w:rsid w:val="05E272AD"/>
    <w:rsid w:val="063CE373"/>
    <w:rsid w:val="06586BB5"/>
    <w:rsid w:val="088E0022"/>
    <w:rsid w:val="08D6CBB5"/>
    <w:rsid w:val="08FFACAF"/>
    <w:rsid w:val="0A7D380F"/>
    <w:rsid w:val="0AA4ABC3"/>
    <w:rsid w:val="0C6F610A"/>
    <w:rsid w:val="0EC7CCF2"/>
    <w:rsid w:val="101C8C88"/>
    <w:rsid w:val="1131A94A"/>
    <w:rsid w:val="1132D946"/>
    <w:rsid w:val="11742D74"/>
    <w:rsid w:val="1208FBF7"/>
    <w:rsid w:val="126CF167"/>
    <w:rsid w:val="13E06F0A"/>
    <w:rsid w:val="14E4DDB2"/>
    <w:rsid w:val="17899F73"/>
    <w:rsid w:val="17B83035"/>
    <w:rsid w:val="1856D02B"/>
    <w:rsid w:val="18781F52"/>
    <w:rsid w:val="193C874E"/>
    <w:rsid w:val="1A1BFE96"/>
    <w:rsid w:val="1ABCFE76"/>
    <w:rsid w:val="1BC75A78"/>
    <w:rsid w:val="1BDD7766"/>
    <w:rsid w:val="1BFAAB50"/>
    <w:rsid w:val="1D42A7CB"/>
    <w:rsid w:val="1D8C7299"/>
    <w:rsid w:val="1DAA892C"/>
    <w:rsid w:val="1E3D5327"/>
    <w:rsid w:val="1F474B41"/>
    <w:rsid w:val="20B0E889"/>
    <w:rsid w:val="20C1CF32"/>
    <w:rsid w:val="2202177C"/>
    <w:rsid w:val="22E8C5FE"/>
    <w:rsid w:val="23B0EEBF"/>
    <w:rsid w:val="24D99A30"/>
    <w:rsid w:val="25ED33E2"/>
    <w:rsid w:val="2667ED65"/>
    <w:rsid w:val="274F6317"/>
    <w:rsid w:val="299373B7"/>
    <w:rsid w:val="2BBD91B1"/>
    <w:rsid w:val="2C1CC2F6"/>
    <w:rsid w:val="2C83E202"/>
    <w:rsid w:val="2ED6B1A9"/>
    <w:rsid w:val="2F1A3264"/>
    <w:rsid w:val="30341F56"/>
    <w:rsid w:val="305131FE"/>
    <w:rsid w:val="31D7C6D4"/>
    <w:rsid w:val="31FF2738"/>
    <w:rsid w:val="32400CF7"/>
    <w:rsid w:val="33AA4A2C"/>
    <w:rsid w:val="34A2A7AF"/>
    <w:rsid w:val="3675180C"/>
    <w:rsid w:val="36C9C188"/>
    <w:rsid w:val="3721ACCA"/>
    <w:rsid w:val="37251300"/>
    <w:rsid w:val="37B2431D"/>
    <w:rsid w:val="3821CF16"/>
    <w:rsid w:val="38C0E361"/>
    <w:rsid w:val="3911CBBB"/>
    <w:rsid w:val="397618D2"/>
    <w:rsid w:val="39C7AFCD"/>
    <w:rsid w:val="3A2EFC70"/>
    <w:rsid w:val="3B6A8BDD"/>
    <w:rsid w:val="3C5BACBF"/>
    <w:rsid w:val="3CADB994"/>
    <w:rsid w:val="3CC8F96A"/>
    <w:rsid w:val="3CF54039"/>
    <w:rsid w:val="3D16435A"/>
    <w:rsid w:val="3E32AEFF"/>
    <w:rsid w:val="3ED60E95"/>
    <w:rsid w:val="3EFEE1BE"/>
    <w:rsid w:val="42212993"/>
    <w:rsid w:val="42F118F3"/>
    <w:rsid w:val="434426A5"/>
    <w:rsid w:val="43D9ED1A"/>
    <w:rsid w:val="43DDC48E"/>
    <w:rsid w:val="441B218D"/>
    <w:rsid w:val="4458B904"/>
    <w:rsid w:val="44789A38"/>
    <w:rsid w:val="4540148F"/>
    <w:rsid w:val="46D1E5F0"/>
    <w:rsid w:val="471B82A8"/>
    <w:rsid w:val="47778D4E"/>
    <w:rsid w:val="480EDCED"/>
    <w:rsid w:val="484C2DA7"/>
    <w:rsid w:val="4887BFF7"/>
    <w:rsid w:val="48B75309"/>
    <w:rsid w:val="4AE8D2A4"/>
    <w:rsid w:val="4B2AA74B"/>
    <w:rsid w:val="4BC43C69"/>
    <w:rsid w:val="5035BA4D"/>
    <w:rsid w:val="517AD61B"/>
    <w:rsid w:val="51D22CFA"/>
    <w:rsid w:val="538AB720"/>
    <w:rsid w:val="540DB978"/>
    <w:rsid w:val="55268781"/>
    <w:rsid w:val="5737BCB8"/>
    <w:rsid w:val="57411829"/>
    <w:rsid w:val="57455A3A"/>
    <w:rsid w:val="58E12A9B"/>
    <w:rsid w:val="5A7CFAFC"/>
    <w:rsid w:val="5B72EE4B"/>
    <w:rsid w:val="5BE24DB9"/>
    <w:rsid w:val="5C181944"/>
    <w:rsid w:val="5CD0D5F5"/>
    <w:rsid w:val="5CD940AE"/>
    <w:rsid w:val="5EDBB022"/>
    <w:rsid w:val="60A2B576"/>
    <w:rsid w:val="6120C269"/>
    <w:rsid w:val="63FD8392"/>
    <w:rsid w:val="6431279D"/>
    <w:rsid w:val="665BDD0F"/>
    <w:rsid w:val="67F7AD70"/>
    <w:rsid w:val="6855BF4D"/>
    <w:rsid w:val="6A92E8F0"/>
    <w:rsid w:val="6AFB70CF"/>
    <w:rsid w:val="6BFB2968"/>
    <w:rsid w:val="6C1AB359"/>
    <w:rsid w:val="6D1D779D"/>
    <w:rsid w:val="6D5E8D8E"/>
    <w:rsid w:val="6EFA5DEF"/>
    <w:rsid w:val="6F2D4FBE"/>
    <w:rsid w:val="707CAC05"/>
    <w:rsid w:val="70D07527"/>
    <w:rsid w:val="71D1349E"/>
    <w:rsid w:val="7243E045"/>
    <w:rsid w:val="72D0BDD3"/>
    <w:rsid w:val="73424D9D"/>
    <w:rsid w:val="75149BA2"/>
    <w:rsid w:val="75591F5D"/>
    <w:rsid w:val="756A4745"/>
    <w:rsid w:val="75D2E1E0"/>
    <w:rsid w:val="770AA2CD"/>
    <w:rsid w:val="771FA0A6"/>
    <w:rsid w:val="77B3341F"/>
    <w:rsid w:val="79B9FE23"/>
    <w:rsid w:val="7AECD3ED"/>
    <w:rsid w:val="7B1178C4"/>
    <w:rsid w:val="7CBE47D8"/>
    <w:rsid w:val="7F6C891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56895"/>
  <w15:docId w15:val="{62EDE28B-58AA-B943-A5C6-9F8746223F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5B2B01"/>
  </w:style>
  <w:style w:type="paragraph" w:customStyle="1" w:styleId="EndNoteBibliographyTitle">
    <w:name w:val="EndNote Bibliography Title"/>
    <w:basedOn w:val="Normal"/>
    <w:link w:val="EndNoteBibliographyTitleChar"/>
    <w:rsid w:val="005135C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5135CA"/>
    <w:rPr>
      <w:rFonts w:ascii="Calibri" w:hAnsi="Calibri" w:cs="Calibri"/>
      <w:lang w:val="en-US"/>
    </w:rPr>
  </w:style>
  <w:style w:type="paragraph" w:customStyle="1" w:styleId="EndNoteBibliography">
    <w:name w:val="EndNote Bibliography"/>
    <w:basedOn w:val="Normal"/>
    <w:link w:val="EndNoteBibliographyChar"/>
    <w:rsid w:val="005135CA"/>
    <w:rPr>
      <w:rFonts w:ascii="Calibri" w:hAnsi="Calibri" w:cs="Calibri"/>
      <w:lang w:val="en-US"/>
    </w:rPr>
  </w:style>
  <w:style w:type="character" w:customStyle="1" w:styleId="EndNoteBibliographyChar">
    <w:name w:val="EndNote Bibliography Char"/>
    <w:basedOn w:val="DefaultParagraphFont"/>
    <w:link w:val="EndNoteBibliography"/>
    <w:rsid w:val="005135CA"/>
    <w:rPr>
      <w:rFonts w:ascii="Calibri" w:hAnsi="Calibri" w:cs="Calibri"/>
      <w:lang w:val="en-US"/>
    </w:rPr>
  </w:style>
  <w:style w:type="paragraph" w:styleId="NormalWeb">
    <w:name w:val="Normal (Web)"/>
    <w:basedOn w:val="Normal"/>
    <w:uiPriority w:val="99"/>
    <w:semiHidden/>
    <w:unhideWhenUsed/>
    <w:rsid w:val="00BB490C"/>
    <w:pPr>
      <w:spacing w:before="100" w:beforeAutospacing="1" w:after="100" w:afterAutospacing="1"/>
    </w:pPr>
    <w:rPr>
      <w:rFonts w:ascii="Times New Roman" w:eastAsia="Times New Roman" w:hAnsi="Times New Roman" w:cs="Times New Roman"/>
      <w:kern w:val="0"/>
      <w:lang w:eastAsia="en-GB"/>
      <w14:ligatures w14:val="none"/>
    </w:rPr>
  </w:style>
  <w:style w:type="paragraph" w:styleId="ListParagraph">
    <w:name w:val="List Paragraph"/>
    <w:basedOn w:val="Normal"/>
    <w:uiPriority w:val="34"/>
    <w:qFormat/>
    <w:rsid w:val="00C550ED"/>
    <w:pPr>
      <w:ind w:left="720"/>
      <w:contextualSpacing/>
    </w:pPr>
  </w:style>
  <w:style w:type="character" w:styleId="Hyperlink">
    <w:name w:val="Hyperlink"/>
    <w:basedOn w:val="DefaultParagraphFont"/>
    <w:uiPriority w:val="99"/>
    <w:unhideWhenUsed/>
    <w:rsid w:val="000A06FB"/>
    <w:rPr>
      <w:color w:val="0563C1" w:themeColor="hyperlink"/>
      <w:u w:val="single"/>
    </w:rPr>
  </w:style>
  <w:style w:type="character" w:styleId="CommentReference">
    <w:name w:val="annotation reference"/>
    <w:basedOn w:val="DefaultParagraphFont"/>
    <w:uiPriority w:val="99"/>
    <w:semiHidden/>
    <w:unhideWhenUsed/>
    <w:rsid w:val="008B64EC"/>
    <w:rPr>
      <w:sz w:val="16"/>
      <w:szCs w:val="16"/>
    </w:rPr>
  </w:style>
  <w:style w:type="paragraph" w:styleId="CommentText">
    <w:name w:val="annotation text"/>
    <w:basedOn w:val="Normal"/>
    <w:link w:val="CommentTextChar"/>
    <w:uiPriority w:val="99"/>
    <w:unhideWhenUsed/>
    <w:rsid w:val="008B64EC"/>
    <w:rPr>
      <w:sz w:val="20"/>
      <w:szCs w:val="20"/>
    </w:rPr>
  </w:style>
  <w:style w:type="character" w:customStyle="1" w:styleId="CommentTextChar">
    <w:name w:val="Comment Text Char"/>
    <w:basedOn w:val="DefaultParagraphFont"/>
    <w:link w:val="CommentText"/>
    <w:uiPriority w:val="99"/>
    <w:rsid w:val="008B64EC"/>
    <w:rPr>
      <w:sz w:val="20"/>
      <w:szCs w:val="20"/>
    </w:rPr>
  </w:style>
  <w:style w:type="paragraph" w:styleId="CommentSubject">
    <w:name w:val="annotation subject"/>
    <w:basedOn w:val="CommentText"/>
    <w:next w:val="CommentText"/>
    <w:link w:val="CommentSubjectChar"/>
    <w:uiPriority w:val="99"/>
    <w:semiHidden/>
    <w:unhideWhenUsed/>
    <w:rsid w:val="008B64EC"/>
    <w:rPr>
      <w:b/>
      <w:bCs/>
    </w:rPr>
  </w:style>
  <w:style w:type="character" w:customStyle="1" w:styleId="CommentSubjectChar">
    <w:name w:val="Comment Subject Char"/>
    <w:basedOn w:val="CommentTextChar"/>
    <w:link w:val="CommentSubject"/>
    <w:uiPriority w:val="99"/>
    <w:semiHidden/>
    <w:rsid w:val="008B64EC"/>
    <w:rPr>
      <w:b/>
      <w:bCs/>
      <w:sz w:val="20"/>
      <w:szCs w:val="20"/>
    </w:rPr>
  </w:style>
  <w:style w:type="character" w:styleId="UnresolvedMention">
    <w:name w:val="Unresolved Mention"/>
    <w:basedOn w:val="DefaultParagraphFont"/>
    <w:uiPriority w:val="99"/>
    <w:semiHidden/>
    <w:unhideWhenUsed/>
    <w:rsid w:val="00693F51"/>
    <w:rPr>
      <w:color w:val="605E5C"/>
      <w:shd w:val="clear" w:color="auto" w:fill="E1DFDD"/>
    </w:rPr>
  </w:style>
  <w:style w:type="paragraph" w:styleId="Footer">
    <w:name w:val="footer"/>
    <w:basedOn w:val="Normal"/>
    <w:link w:val="FooterChar"/>
    <w:uiPriority w:val="99"/>
    <w:unhideWhenUsed/>
    <w:rsid w:val="00A43894"/>
    <w:pPr>
      <w:tabs>
        <w:tab w:val="center" w:pos="4513"/>
        <w:tab w:val="right" w:pos="9026"/>
      </w:tabs>
    </w:pPr>
  </w:style>
  <w:style w:type="character" w:customStyle="1" w:styleId="FooterChar">
    <w:name w:val="Footer Char"/>
    <w:basedOn w:val="DefaultParagraphFont"/>
    <w:link w:val="Footer"/>
    <w:uiPriority w:val="99"/>
    <w:rsid w:val="00A43894"/>
  </w:style>
  <w:style w:type="character" w:styleId="PageNumber">
    <w:name w:val="page number"/>
    <w:basedOn w:val="DefaultParagraphFont"/>
    <w:uiPriority w:val="99"/>
    <w:semiHidden/>
    <w:unhideWhenUsed/>
    <w:rsid w:val="00A43894"/>
  </w:style>
  <w:style w:type="paragraph" w:styleId="Revision">
    <w:name w:val="Revision"/>
    <w:hidden/>
    <w:uiPriority w:val="99"/>
    <w:semiHidden/>
    <w:rsid w:val="00FE14F6"/>
  </w:style>
  <w:style w:type="paragraph" w:styleId="Header">
    <w:name w:val="header"/>
    <w:basedOn w:val="Normal"/>
    <w:link w:val="HeaderChar"/>
    <w:uiPriority w:val="99"/>
    <w:semiHidden/>
    <w:unhideWhenUsed/>
    <w:rsid w:val="00187D5F"/>
    <w:pPr>
      <w:tabs>
        <w:tab w:val="center" w:pos="4419"/>
        <w:tab w:val="right" w:pos="8838"/>
      </w:tabs>
    </w:pPr>
  </w:style>
  <w:style w:type="character" w:customStyle="1" w:styleId="HeaderChar">
    <w:name w:val="Header Char"/>
    <w:basedOn w:val="DefaultParagraphFont"/>
    <w:link w:val="Header"/>
    <w:uiPriority w:val="99"/>
    <w:semiHidden/>
    <w:rsid w:val="00187D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5036919">
      <w:bodyDiv w:val="1"/>
      <w:marLeft w:val="0"/>
      <w:marRight w:val="0"/>
      <w:marTop w:val="0"/>
      <w:marBottom w:val="0"/>
      <w:divBdr>
        <w:top w:val="none" w:sz="0" w:space="0" w:color="auto"/>
        <w:left w:val="none" w:sz="0" w:space="0" w:color="auto"/>
        <w:bottom w:val="none" w:sz="0" w:space="0" w:color="auto"/>
        <w:right w:val="none" w:sz="0" w:space="0" w:color="auto"/>
      </w:divBdr>
    </w:div>
    <w:div w:id="1072851916">
      <w:bodyDiv w:val="1"/>
      <w:marLeft w:val="0"/>
      <w:marRight w:val="0"/>
      <w:marTop w:val="0"/>
      <w:marBottom w:val="0"/>
      <w:divBdr>
        <w:top w:val="none" w:sz="0" w:space="0" w:color="auto"/>
        <w:left w:val="none" w:sz="0" w:space="0" w:color="auto"/>
        <w:bottom w:val="none" w:sz="0" w:space="0" w:color="auto"/>
        <w:right w:val="none" w:sz="0" w:space="0" w:color="auto"/>
      </w:divBdr>
    </w:div>
    <w:div w:id="1333483208">
      <w:bodyDiv w:val="1"/>
      <w:marLeft w:val="0"/>
      <w:marRight w:val="0"/>
      <w:marTop w:val="0"/>
      <w:marBottom w:val="0"/>
      <w:divBdr>
        <w:top w:val="none" w:sz="0" w:space="0" w:color="auto"/>
        <w:left w:val="none" w:sz="0" w:space="0" w:color="auto"/>
        <w:bottom w:val="none" w:sz="0" w:space="0" w:color="auto"/>
        <w:right w:val="none" w:sz="0" w:space="0" w:color="auto"/>
      </w:divBdr>
    </w:div>
    <w:div w:id="18976221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R-project.org/"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C.Clarke@soton.ac.uk"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C9031AC9195B241A4A274D1615E59FD" ma:contentTypeVersion="12" ma:contentTypeDescription="Create a new document." ma:contentTypeScope="" ma:versionID="f5aefa01d5d689575d04d56df484a845">
  <xsd:schema xmlns:xsd="http://www.w3.org/2001/XMLSchema" xmlns:xs="http://www.w3.org/2001/XMLSchema" xmlns:p="http://schemas.microsoft.com/office/2006/metadata/properties" xmlns:ns2="1d0af7ec-710c-4a97-93cc-3b3a39eb9fb0" xmlns:ns3="cd729c75-aef2-4379-9852-f7870ca6e6b8" targetNamespace="http://schemas.microsoft.com/office/2006/metadata/properties" ma:root="true" ma:fieldsID="36192dbce327b528b30b4dac45fed67c" ns2:_="" ns3:_="">
    <xsd:import namespace="1d0af7ec-710c-4a97-93cc-3b3a39eb9fb0"/>
    <xsd:import namespace="cd729c75-aef2-4379-9852-f7870ca6e6b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ObjectDetectorVersions" minOccurs="0"/>
                <xsd:element ref="ns2:lcf76f155ced4ddcb4097134ff3c332f" minOccurs="0"/>
                <xsd:element ref="ns3:TaxCatchAll"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d0af7ec-710c-4a97-93cc-3b3a39eb9fb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8f9dd247-5f48-452a-8dc4-ff9a39258ebe" ma:termSetId="09814cd3-568e-fe90-9814-8d621ff8fb84" ma:anchorId="fba54fb3-c3e1-fe81-a776-ca4b69148c4d" ma:open="true" ma:isKeyword="false">
      <xsd:complexType>
        <xsd:sequence>
          <xsd:element ref="pc:Terms" minOccurs="0" maxOccurs="1"/>
        </xsd:sequence>
      </xsd:complex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d729c75-aef2-4379-9852-f7870ca6e6b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7" nillable="true" ma:displayName="Taxonomy Catch All Column" ma:hidden="true" ma:list="{d684d003-7e47-4cf1-8724-2d486173e9ab}" ma:internalName="TaxCatchAll" ma:showField="CatchAllData" ma:web="cd729c75-aef2-4379-9852-f7870ca6e6b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1d0af7ec-710c-4a97-93cc-3b3a39eb9fb0">
      <Terms xmlns="http://schemas.microsoft.com/office/infopath/2007/PartnerControls"/>
    </lcf76f155ced4ddcb4097134ff3c332f>
    <TaxCatchAll xmlns="cd729c75-aef2-4379-9852-f7870ca6e6b8"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038978-5FC9-4440-8D99-0F0066DCC1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d0af7ec-710c-4a97-93cc-3b3a39eb9fb0"/>
    <ds:schemaRef ds:uri="cd729c75-aef2-4379-9852-f7870ca6e6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CE7043C-D9A1-465B-B1EB-933943E2D4D3}">
  <ds:schemaRefs>
    <ds:schemaRef ds:uri="http://schemas.microsoft.com/office/2006/metadata/properties"/>
    <ds:schemaRef ds:uri="http://schemas.microsoft.com/office/infopath/2007/PartnerControls"/>
    <ds:schemaRef ds:uri="1d0af7ec-710c-4a97-93cc-3b3a39eb9fb0"/>
    <ds:schemaRef ds:uri="cd729c75-aef2-4379-9852-f7870ca6e6b8"/>
  </ds:schemaRefs>
</ds:datastoreItem>
</file>

<file path=customXml/itemProps3.xml><?xml version="1.0" encoding="utf-8"?>
<ds:datastoreItem xmlns:ds="http://schemas.openxmlformats.org/officeDocument/2006/customXml" ds:itemID="{C2E2C0AE-C8FE-4A72-92BA-92D7D5E3A0C8}">
  <ds:schemaRefs>
    <ds:schemaRef ds:uri="http://schemas.microsoft.com/sharepoint/v3/contenttype/forms"/>
  </ds:schemaRefs>
</ds:datastoreItem>
</file>

<file path=customXml/itemProps4.xml><?xml version="1.0" encoding="utf-8"?>
<ds:datastoreItem xmlns:ds="http://schemas.openxmlformats.org/officeDocument/2006/customXml" ds:itemID="{134ACDB6-7131-654F-9890-99EA4B9114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10724</Words>
  <Characters>61133</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714</CharactersWithSpaces>
  <SharedDoc>false</SharedDoc>
  <HLinks>
    <vt:vector size="18" baseType="variant">
      <vt:variant>
        <vt:i4>7143476</vt:i4>
      </vt:variant>
      <vt:variant>
        <vt:i4>109</vt:i4>
      </vt:variant>
      <vt:variant>
        <vt:i4>0</vt:i4>
      </vt:variant>
      <vt:variant>
        <vt:i4>5</vt:i4>
      </vt:variant>
      <vt:variant>
        <vt:lpwstr>https://www.r-project.org/</vt:lpwstr>
      </vt:variant>
      <vt:variant>
        <vt:lpwstr/>
      </vt:variant>
      <vt:variant>
        <vt:i4>6488087</vt:i4>
      </vt:variant>
      <vt:variant>
        <vt:i4>0</vt:i4>
      </vt:variant>
      <vt:variant>
        <vt:i4>0</vt:i4>
      </vt:variant>
      <vt:variant>
        <vt:i4>5</vt:i4>
      </vt:variant>
      <vt:variant>
        <vt:lpwstr>mailto:S.C.Clarke@soton.ac.uk</vt:lpwstr>
      </vt:variant>
      <vt:variant>
        <vt:lpwstr/>
      </vt:variant>
      <vt:variant>
        <vt:i4>6553705</vt:i4>
      </vt:variant>
      <vt:variant>
        <vt:i4>0</vt:i4>
      </vt:variant>
      <vt:variant>
        <vt:i4>0</vt:i4>
      </vt:variant>
      <vt:variant>
        <vt:i4>5</vt:i4>
      </vt:variant>
      <vt:variant>
        <vt:lpwstr>https://journals.plos.org/plosone/article?id=10.1371/journal.pone.0008286</vt:lpwstr>
      </vt:variant>
      <vt:variant>
        <vt:lpwstr>:~:text=Pneumococci%20found%20in%20guinea%20pigs,rats%2C%20had%20macrolide%20resistant%20isolat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Cleary (Microbiology and Infection)</dc:creator>
  <cp:keywords/>
  <dc:description/>
  <cp:lastModifiedBy>Alex Lister</cp:lastModifiedBy>
  <cp:revision>2</cp:revision>
  <dcterms:created xsi:type="dcterms:W3CDTF">2024-06-13T11:11:00Z</dcterms:created>
  <dcterms:modified xsi:type="dcterms:W3CDTF">2024-06-13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C9031AC9195B241A4A274D1615E59FD</vt:lpwstr>
  </property>
  <property fmtid="{D5CDD505-2E9C-101B-9397-08002B2CF9AE}" pid="3" name="MSIP_Label_4791b42f-c435-42ca-9531-75a3f42aae3d_Enabled">
    <vt:lpwstr>true</vt:lpwstr>
  </property>
  <property fmtid="{D5CDD505-2E9C-101B-9397-08002B2CF9AE}" pid="4" name="MSIP_Label_4791b42f-c435-42ca-9531-75a3f42aae3d_SetDate">
    <vt:lpwstr>2023-08-09T08:39:54Z</vt:lpwstr>
  </property>
  <property fmtid="{D5CDD505-2E9C-101B-9397-08002B2CF9AE}" pid="5" name="MSIP_Label_4791b42f-c435-42ca-9531-75a3f42aae3d_Method">
    <vt:lpwstr>Privileged</vt:lpwstr>
  </property>
  <property fmtid="{D5CDD505-2E9C-101B-9397-08002B2CF9AE}" pid="6" name="MSIP_Label_4791b42f-c435-42ca-9531-75a3f42aae3d_Name">
    <vt:lpwstr>4791b42f-c435-42ca-9531-75a3f42aae3d</vt:lpwstr>
  </property>
  <property fmtid="{D5CDD505-2E9C-101B-9397-08002B2CF9AE}" pid="7" name="MSIP_Label_4791b42f-c435-42ca-9531-75a3f42aae3d_SiteId">
    <vt:lpwstr>7a916015-20ae-4ad1-9170-eefd915e9272</vt:lpwstr>
  </property>
  <property fmtid="{D5CDD505-2E9C-101B-9397-08002B2CF9AE}" pid="8" name="MSIP_Label_4791b42f-c435-42ca-9531-75a3f42aae3d_ActionId">
    <vt:lpwstr>5173c3fd-dca1-46b9-9bf9-a539b28fc0b6</vt:lpwstr>
  </property>
  <property fmtid="{D5CDD505-2E9C-101B-9397-08002B2CF9AE}" pid="9" name="MSIP_Label_4791b42f-c435-42ca-9531-75a3f42aae3d_ContentBits">
    <vt:lpwstr>0</vt:lpwstr>
  </property>
  <property fmtid="{D5CDD505-2E9C-101B-9397-08002B2CF9AE}" pid="10" name="MediaServiceImageTags">
    <vt:lpwstr/>
  </property>
</Properties>
</file>